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0"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8"/>
      <w:commentRangeStart w:id="19"/>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8"/>
      <w:r w:rsidR="00575E5B" w:rsidRPr="00D42971">
        <w:rPr>
          <w:rStyle w:val="CommentReference"/>
          <w:rFonts w:ascii="Times New Roman" w:hAnsi="Times New Roman" w:cs="Times New Roman"/>
          <w:sz w:val="24"/>
          <w:szCs w:val="24"/>
        </w:rPr>
        <w:commentReference w:id="18"/>
      </w:r>
      <w:commentRangeEnd w:id="19"/>
      <w:r w:rsidR="00B667ED" w:rsidRPr="00D42971">
        <w:rPr>
          <w:rStyle w:val="CommentReference"/>
          <w:rFonts w:ascii="Times New Roman" w:hAnsi="Times New Roman" w:cs="Times New Roman"/>
          <w:sz w:val="24"/>
          <w:szCs w:val="24"/>
        </w:rPr>
        <w:commentReference w:id="19"/>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0"/>
      <w:commentRangeStart w:id="21"/>
      <w:r w:rsidRPr="00D42971">
        <w:rPr>
          <w:rFonts w:ascii="Times New Roman" w:hAnsi="Times New Roman" w:cs="Times New Roman"/>
          <w:sz w:val="24"/>
          <w:szCs w:val="24"/>
        </w:rPr>
        <w:t>days missed from work and normal activities in the past month</w:t>
      </w:r>
      <w:commentRangeEnd w:id="20"/>
      <w:r w:rsidR="00575E5B" w:rsidRPr="00D42971">
        <w:rPr>
          <w:rStyle w:val="CommentReference"/>
          <w:rFonts w:ascii="Times New Roman" w:hAnsi="Times New Roman" w:cs="Times New Roman"/>
          <w:sz w:val="24"/>
          <w:szCs w:val="24"/>
        </w:rPr>
        <w:commentReference w:id="20"/>
      </w:r>
      <w:commentRangeEnd w:id="21"/>
      <w:r w:rsidR="00CD6CD5" w:rsidRPr="00D42971">
        <w:rPr>
          <w:rStyle w:val="CommentReference"/>
          <w:rFonts w:ascii="Times New Roman" w:hAnsi="Times New Roman" w:cs="Times New Roman"/>
          <w:sz w:val="24"/>
          <w:szCs w:val="24"/>
        </w:rPr>
        <w:commentReference w:id="21"/>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62A28A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2"/>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2"/>
      <w:r w:rsidR="00514033" w:rsidRPr="00D42971">
        <w:rPr>
          <w:rStyle w:val="CommentReference"/>
          <w:rFonts w:ascii="Times New Roman" w:hAnsi="Times New Roman" w:cs="Times New Roman"/>
          <w:sz w:val="24"/>
          <w:szCs w:val="24"/>
        </w:rPr>
        <w:commentReference w:id="22"/>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3"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4"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2312974"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00AF5CA0" w:rsidRPr="00D42971">
        <w:rPr>
          <w:rFonts w:ascii="Times New Roman" w:hAnsi="Times New Roman" w:cs="Times New Roman"/>
          <w:sz w:val="24"/>
          <w:szCs w:val="24"/>
        </w:rPr>
        <w:t xml:space="preserve">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5"/>
      <w:r w:rsidR="00345D96" w:rsidRPr="00D42971">
        <w:rPr>
          <w:rFonts w:ascii="Times New Roman" w:hAnsi="Times New Roman" w:cs="Times New Roman"/>
          <w:sz w:val="24"/>
          <w:szCs w:val="24"/>
        </w:rPr>
        <w:t>unbiased when the strong ignorability assumption is met</w:t>
      </w:r>
      <w:commentRangeEnd w:id="25"/>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5"/>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76C625E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 </w:instrText>
      </w:r>
      <w:r w:rsidR="0054132F">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DATA </w:instrText>
      </w:r>
      <w:r w:rsidR="0054132F">
        <w:rPr>
          <w:rFonts w:ascii="Times New Roman" w:hAnsi="Times New Roman" w:cs="Times New Roman"/>
          <w:sz w:val="24"/>
          <w:szCs w:val="24"/>
        </w:rPr>
      </w:r>
      <w:r w:rsidR="0054132F">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54132F">
        <w:rPr>
          <w:rFonts w:ascii="Times New Roman" w:hAnsi="Times New Roman" w:cs="Times New Roman"/>
          <w:noProof/>
          <w:sz w:val="24"/>
          <w:szCs w:val="24"/>
        </w:rPr>
        <w:t>[48, 52, 53]</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7B08C148"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w:t>
      </w:r>
      <w:r w:rsidR="00CF010F" w:rsidRPr="00D42971">
        <w:rPr>
          <w:rFonts w:ascii="Times New Roman" w:hAnsi="Times New Roman" w:cs="Times New Roman"/>
          <w:sz w:val="24"/>
          <w:szCs w:val="24"/>
        </w:rPr>
        <w:lastRenderedPageBreak/>
        <w:t xml:space="preserve">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Lee&lt;/Author&gt;&lt;Year&gt;2011&lt;/Year&gt;&lt;RecNum&gt;53&lt;/RecNum&gt;&lt;DisplayText&gt;[54]&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4]</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4EE6D508"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 xml:space="preserve">ed whether age moderates the relationship between 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6" w:author="Denver Brown" w:date="2023-02-08T08:36:00Z"/>
          <w:rFonts w:ascii="Times New Roman" w:hAnsi="Times New Roman" w:cs="Times New Roman"/>
          <w:sz w:val="24"/>
          <w:szCs w:val="24"/>
        </w:rPr>
      </w:pPr>
    </w:p>
    <w:p w14:paraId="44B21388" w14:textId="39754A02"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UsIDU2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5C70FA">
        <w:rPr>
          <w:rFonts w:ascii="Times New Roman" w:hAnsi="Times New Roman" w:cs="Times New Roman"/>
          <w:sz w:val="24"/>
          <w:szCs w:val="24"/>
        </w:rPr>
        <w:instrText xml:space="preserve"> ADDIN EN.CITE </w:instrText>
      </w:r>
      <w:r w:rsidR="005C70FA">
        <w:rPr>
          <w:rFonts w:ascii="Times New Roman" w:hAnsi="Times New Roman" w:cs="Times New Roman"/>
          <w:sz w:val="24"/>
          <w:szCs w:val="24"/>
        </w:rPr>
        <w:fldChar w:fldCharType="begin">
          <w:fldData xml:space="preserve">PEVuZE5vdGU+PENpdGU+PEF1dGhvcj5DaGFtPC9BdXRob3I+PFllYXI+MjAxNjwvWWVhcj48UmVj
TnVtPjE0OTwvUmVjTnVtPjxEaXNwbGF5VGV4dD5bNTUsIDU2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5C70FA">
        <w:rPr>
          <w:rFonts w:ascii="Times New Roman" w:hAnsi="Times New Roman" w:cs="Times New Roman"/>
          <w:sz w:val="24"/>
          <w:szCs w:val="24"/>
        </w:rPr>
        <w:instrText xml:space="preserve"> ADDIN EN.CITE.DATA </w:instrText>
      </w:r>
      <w:r w:rsidR="005C70FA">
        <w:rPr>
          <w:rFonts w:ascii="Times New Roman" w:hAnsi="Times New Roman" w:cs="Times New Roman"/>
          <w:sz w:val="24"/>
          <w:szCs w:val="24"/>
        </w:rPr>
      </w:r>
      <w:r w:rsidR="005C70FA">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5C70FA">
        <w:rPr>
          <w:rFonts w:ascii="Times New Roman" w:hAnsi="Times New Roman" w:cs="Times New Roman"/>
          <w:noProof/>
          <w:sz w:val="24"/>
          <w:szCs w:val="24"/>
        </w:rPr>
        <w:t>[55, 56]</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Funk&lt;/Author&gt;&lt;Year&gt;2011&lt;/Year&gt;&lt;RecNum&gt;66&lt;/RecNum&gt;&lt;DisplayText&gt;[57]&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7]</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 xml:space="preserve">the GBM estimation of propensity scores.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w:t>
      </w:r>
      <w:r w:rsidR="00631FCB" w:rsidRPr="00D42971">
        <w:rPr>
          <w:rFonts w:ascii="Times New Roman" w:hAnsi="Times New Roman" w:cs="Times New Roman"/>
          <w:sz w:val="24"/>
          <w:szCs w:val="24"/>
        </w:rPr>
        <w:lastRenderedPageBreak/>
        <w:t xml:space="preserve">complex relationship between treatment and outcome </w:t>
      </w:r>
      <w:r w:rsidR="00631FCB"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Setodji&lt;/Author&gt;&lt;Year&gt;2017&lt;/Year&gt;&lt;RecNum&gt;69&lt;/RecNum&gt;&lt;DisplayText&gt;[58]&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8]</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D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 xml:space="preserve">in MHQ scores between the physical </w:t>
      </w:r>
      <w:r w:rsidR="00E63E55">
        <w:rPr>
          <w:rFonts w:ascii="Times New Roman" w:hAnsi="Times New Roman" w:cs="Times New Roman"/>
          <w:sz w:val="24"/>
          <w:szCs w:val="24"/>
        </w:rPr>
        <w:t>exercise</w:t>
      </w:r>
      <w:r w:rsidR="009E5C24" w:rsidRPr="00D42971">
        <w:rPr>
          <w:rFonts w:ascii="Times New Roman" w:hAnsi="Times New Roman" w:cs="Times New Roman"/>
          <w:sz w:val="24"/>
          <w:szCs w:val="24"/>
        </w:rPr>
        <w:t xml:space="preserve"> exposure and non-exposure groups</w:t>
      </w:r>
      <w:r w:rsidR="00A47308" w:rsidRPr="00D42971">
        <w:rPr>
          <w:rFonts w:ascii="Times New Roman" w:hAnsi="Times New Roman" w:cs="Times New Roman"/>
          <w:sz w:val="24"/>
          <w:szCs w:val="24"/>
        </w:rPr>
        <w:t xml:space="preserve">, </w:t>
      </w:r>
      <w:r w:rsidR="00DF4DAE">
        <w:rPr>
          <w:rFonts w:ascii="Times New Roman" w:hAnsi="Times New Roman" w:cs="Times New Roman"/>
          <w:sz w:val="24"/>
          <w:szCs w:val="24"/>
        </w:rPr>
        <w:t>controlling</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7"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8"/>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8"/>
      <w:r w:rsidR="001E3EC7">
        <w:rPr>
          <w:rStyle w:val="CommentReference"/>
        </w:rPr>
        <w:commentReference w:id="28"/>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46A11576" w:rsidR="00D30EF0" w:rsidRPr="00D42971"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untreated (inactive) group was reduced to </w:t>
      </w:r>
      <w:r w:rsidR="004E63E8" w:rsidRPr="004E63E8">
        <w:rPr>
          <w:rFonts w:ascii="Times New Roman" w:hAnsi="Times New Roman" w:cs="Times New Roman"/>
          <w:sz w:val="24"/>
          <w:szCs w:val="24"/>
        </w:rPr>
        <w:t>89</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97.54</w:t>
      </w:r>
      <w:r w:rsidR="004E63E8">
        <w:rPr>
          <w:rFonts w:ascii="Times New Roman" w:hAnsi="Times New Roman" w:cs="Times New Roman"/>
          <w:sz w:val="24"/>
          <w:szCs w:val="24"/>
        </w:rPr>
        <w:t xml:space="preserve"> (66.11% of unadjusted), yielding an overall effective sample size of 296,028.5 (</w:t>
      </w:r>
      <w:r w:rsidR="004E63E8" w:rsidRPr="004E63E8">
        <w:rPr>
          <w:rFonts w:ascii="Times New Roman" w:hAnsi="Times New Roman" w:cs="Times New Roman"/>
          <w:sz w:val="24"/>
          <w:szCs w:val="24"/>
        </w:rPr>
        <w:t>86</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w:t>
      </w:r>
      <w:r w:rsidR="004E63E8">
        <w:rPr>
          <w:rFonts w:ascii="Times New Roman" w:hAnsi="Times New Roman" w:cs="Times New Roman"/>
          <w:sz w:val="24"/>
          <w:szCs w:val="24"/>
        </w:rPr>
        <w:t xml:space="preserve">7% of original sampl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E63E55">
        <w:rPr>
          <w:rFonts w:ascii="Times New Roman" w:hAnsi="Times New Roman" w:cs="Times New Roman"/>
          <w:b/>
          <w:sz w:val="24"/>
          <w:szCs w:val="24"/>
        </w:rPr>
        <w:t>Exercise</w:t>
      </w:r>
    </w:p>
    <w:p w14:paraId="67C3D768" w14:textId="37EF89D8"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significantly higher scores for each of the six MHQ subdomains: Core Cognition </w:t>
      </w:r>
      <w:commentRangeStart w:id="29"/>
      <w:r w:rsidR="000E2B50" w:rsidRPr="00D42971">
        <w:rPr>
          <w:rFonts w:ascii="Times New Roman" w:hAnsi="Times New Roman" w:cs="Times New Roman"/>
          <w:sz w:val="24"/>
          <w:szCs w:val="24"/>
        </w:rPr>
        <w:t>(</w:t>
      </w:r>
      <w:r w:rsidR="00297ADC" w:rsidRPr="00297ADC">
        <w:rPr>
          <w:rFonts w:ascii="Times New Roman" w:hAnsi="Times New Roman" w:cs="Times New Roman"/>
          <w:strike/>
          <w:sz w:val="24"/>
          <w:szCs w:val="24"/>
        </w:rPr>
        <w:t xml:space="preserve">B =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B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w:t>
      </w:r>
      <w:commentRangeEnd w:id="29"/>
      <w:r w:rsidR="00297ADC">
        <w:rPr>
          <w:rStyle w:val="CommentReference"/>
        </w:rPr>
        <w:commentReference w:id="29"/>
      </w:r>
      <w:r w:rsidRPr="00D42971">
        <w:rPr>
          <w:rFonts w:ascii="Times New Roman" w:hAnsi="Times New Roman" w:cs="Times New Roman"/>
          <w:sz w:val="24"/>
          <w:szCs w:val="24"/>
        </w:rPr>
        <w:t xml:space="preserve">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2). </w:t>
      </w:r>
    </w:p>
    <w:p w14:paraId="65833552" w14:textId="25B281A3"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Interaction</w:t>
      </w:r>
    </w:p>
    <w:p w14:paraId="15D151FB" w14:textId="6FFEA821"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w:t>
      </w:r>
      <w:r w:rsidR="00106156">
        <w:rPr>
          <w:rFonts w:ascii="Times New Roman" w:hAnsi="Times New Roman" w:cs="Times New Roman"/>
          <w:sz w:val="24"/>
          <w:szCs w:val="24"/>
        </w:rPr>
        <w:t>e</w:t>
      </w:r>
      <w:r w:rsidR="00E63E55">
        <w:rPr>
          <w:rFonts w:ascii="Times New Roman" w:hAnsi="Times New Roman" w:cs="Times New Roman"/>
          <w:sz w:val="24"/>
          <w:szCs w:val="24"/>
        </w:rPr>
        <w:t>xercise</w:t>
      </w:r>
      <w:r w:rsidR="00076C6C" w:rsidRPr="00D42971">
        <w:rPr>
          <w:rFonts w:ascii="Times New Roman" w:hAnsi="Times New Roman" w:cs="Times New Roman"/>
          <w:sz w:val="24"/>
          <w:szCs w:val="24"/>
        </w:rPr>
        <w:t xml:space="preserve">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scores</w:t>
      </w:r>
      <w:r w:rsidR="00A31271">
        <w:rPr>
          <w:rFonts w:ascii="Times New Roman" w:hAnsi="Times New Roman" w:cs="Times New Roman"/>
          <w:sz w:val="24"/>
          <w:szCs w:val="24"/>
        </w:rPr>
        <w:t xml:space="preserve"> (Figure 1,</w:t>
      </w:r>
      <w:r w:rsidR="00076C6C" w:rsidRPr="00D42971">
        <w:rPr>
          <w:rFonts w:ascii="Times New Roman" w:hAnsi="Times New Roman" w:cs="Times New Roman"/>
          <w:sz w:val="24"/>
          <w:szCs w:val="24"/>
        </w:rPr>
        <w:t xml:space="preserve">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B =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B = -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106156">
        <w:rPr>
          <w:rFonts w:ascii="Times New Roman" w:hAnsi="Times New Roman" w:cs="Times New Roman"/>
          <w:sz w:val="24"/>
          <w:szCs w:val="24"/>
        </w:rPr>
        <w:t>exercise</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5738D621"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 results (B = 18.45</w:t>
      </w:r>
      <w:r w:rsidR="004E63E8">
        <w:rPr>
          <w:rFonts w:ascii="Times New Roman" w:hAnsi="Times New Roman" w:cs="Times New Roman"/>
          <w:sz w:val="24"/>
          <w:szCs w:val="24"/>
        </w:rPr>
        <w:t xml:space="preserve">; 95% CI: 15.52 </w:t>
      </w:r>
      <w:r w:rsidR="00804833">
        <w:rPr>
          <w:rFonts w:ascii="Times New Roman" w:hAnsi="Times New Roman" w:cs="Times New Roman"/>
          <w:sz w:val="24"/>
          <w:szCs w:val="24"/>
        </w:rPr>
        <w:t>–</w:t>
      </w:r>
      <w:r w:rsidR="004E63E8">
        <w:rPr>
          <w:rFonts w:ascii="Times New Roman" w:hAnsi="Times New Roman" w:cs="Times New Roman"/>
          <w:sz w:val="24"/>
          <w:szCs w:val="24"/>
        </w:rPr>
        <w:t xml:space="preserve"> 21</w:t>
      </w:r>
      <w:r w:rsidR="00804833">
        <w:rPr>
          <w:rFonts w:ascii="Times New Roman" w:hAnsi="Times New Roman" w:cs="Times New Roman"/>
          <w:sz w:val="24"/>
          <w:szCs w:val="24"/>
        </w:rPr>
        <w:t>.37</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00804833">
        <w:rPr>
          <w:rFonts w:ascii="Times New Roman" w:hAnsi="Times New Roman" w:cs="Times New Roman"/>
          <w:sz w:val="24"/>
          <w:szCs w:val="24"/>
        </w:rPr>
        <w:t>; 95% CI: 15.95 – 20.19</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 xml:space="preserve">MI + GBM (B = 17.97; 95% CI: 17.40 – 18.54), </w:t>
      </w:r>
      <w:r w:rsidR="005F7E9C" w:rsidRPr="00D42971">
        <w:rPr>
          <w:rFonts w:ascii="Times New Roman" w:hAnsi="Times New Roman" w:cs="Times New Roman"/>
          <w:sz w:val="24"/>
          <w:szCs w:val="24"/>
        </w:rPr>
        <w:t xml:space="preserve">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008B12AA">
        <w:rPr>
          <w:rFonts w:ascii="Times New Roman" w:hAnsi="Times New Roman" w:cs="Times New Roman"/>
          <w:sz w:val="24"/>
          <w:szCs w:val="24"/>
        </w:rPr>
        <w:t>; 95% CI: 17.50 – 18.5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2</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r w:rsidR="00DF4DAE">
        <w:rPr>
          <w:rFonts w:ascii="Times New Roman" w:hAnsi="Times New Roman" w:cs="Times New Roman"/>
          <w:sz w:val="24"/>
          <w:szCs w:val="24"/>
        </w:rPr>
        <w:t>multivariate re</w:t>
      </w:r>
      <w:r w:rsidRPr="00D42971">
        <w:rPr>
          <w:rFonts w:ascii="Times New Roman" w:hAnsi="Times New Roman" w:cs="Times New Roman"/>
          <w:sz w:val="24"/>
          <w:szCs w:val="24"/>
        </w:rPr>
        <w:t xml:space="preserve">gression model (B </w:t>
      </w:r>
      <w:r w:rsidR="00A0165A" w:rsidRPr="00D42971">
        <w:rPr>
          <w:rFonts w:ascii="Times New Roman" w:hAnsi="Times New Roman" w:cs="Times New Roman"/>
          <w:sz w:val="24"/>
          <w:szCs w:val="24"/>
        </w:rPr>
        <w:t>= 18.07</w:t>
      </w:r>
      <w:r w:rsidR="004E63E8">
        <w:rPr>
          <w:rFonts w:ascii="Times New Roman" w:hAnsi="Times New Roman" w:cs="Times New Roman"/>
          <w:sz w:val="24"/>
          <w:szCs w:val="24"/>
        </w:rPr>
        <w:t>; 95% CI: 15.95 – 20.19</w:t>
      </w:r>
      <w:r w:rsidR="00A0165A" w:rsidRPr="00D42971">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016E3559"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AD605B">
        <w:rPr>
          <w:rFonts w:ascii="Times New Roman" w:hAnsi="Times New Roman" w:cs="Times New Roman"/>
          <w:sz w:val="24"/>
          <w:szCs w:val="24"/>
        </w:rPr>
        <w:instrText xml:space="preserve"> ADDIN EN.CITE &lt;EndNote&gt;&lt;Cite&gt;&lt;Author&gt;Vancampfort&lt;/Author&gt;&lt;Year&gt;2017&lt;/Year&gt;&lt;RecNum&gt;154&lt;/RecNum&gt;&lt;DisplayText&gt;[59]&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AD605B">
        <w:rPr>
          <w:rFonts w:ascii="Times New Roman" w:hAnsi="Times New Roman" w:cs="Times New Roman"/>
          <w:noProof/>
          <w:sz w:val="24"/>
          <w:szCs w:val="24"/>
        </w:rPr>
        <w:t>[59]</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461BB6">
        <w:rPr>
          <w:rFonts w:ascii="Times New Roman" w:hAnsi="Times New Roman" w:cs="Times New Roman"/>
          <w:sz w:val="24"/>
          <w:szCs w:val="24"/>
        </w:rPr>
        <w:instrText xml:space="preserve"> ADDIN EN.CITE &lt;EndNote&gt;&lt;Cite&gt;&lt;Author&gt;Bidzan-Bluma&lt;/Author&gt;&lt;Year&gt;2018&lt;/Year&gt;&lt;RecNum&gt;155&lt;/RecNum&gt;&lt;DisplayText&gt;[60, 61]&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461BB6">
        <w:rPr>
          <w:rFonts w:ascii="Times New Roman" w:hAnsi="Times New Roman" w:cs="Times New Roman"/>
          <w:noProof/>
          <w:sz w:val="24"/>
          <w:szCs w:val="24"/>
        </w:rPr>
        <w:t>[60, 61]</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A95FF3">
        <w:rPr>
          <w:rFonts w:ascii="Times New Roman" w:hAnsi="Times New Roman" w:cs="Times New Roman"/>
          <w:sz w:val="24"/>
          <w:szCs w:val="24"/>
        </w:rPr>
        <w:instrText xml:space="preserve"> ADDIN EN.CITE &lt;EndNote&gt;&lt;Cite&gt;&lt;Author&gt;Laborde&lt;/Author&gt;&lt;Year&gt;2016&lt;/Year&gt;&lt;RecNum&gt;161&lt;/RecNum&gt;&lt;DisplayText&gt;[62]&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A95FF3">
        <w:rPr>
          <w:rFonts w:ascii="Times New Roman" w:hAnsi="Times New Roman" w:cs="Times New Roman"/>
          <w:noProof/>
          <w:sz w:val="24"/>
          <w:szCs w:val="24"/>
        </w:rPr>
        <w:t>[62]</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A95FF3">
        <w:rPr>
          <w:rFonts w:ascii="Times New Roman" w:hAnsi="Times New Roman" w:cs="Times New Roman"/>
          <w:sz w:val="24"/>
          <w:szCs w:val="24"/>
        </w:rPr>
        <w:instrText xml:space="preserve"> ADDIN EN.CITE &lt;EndNote&gt;&lt;Cite&gt;&lt;Author&gt;Shanahan&lt;/Author&gt;&lt;Year&gt;2022&lt;/Year&gt;&lt;RecNum&gt;159&lt;/RecNum&gt;&lt;DisplayText&gt;[63]&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A95FF3">
        <w:rPr>
          <w:rFonts w:ascii="Times New Roman" w:hAnsi="Times New Roman" w:cs="Times New Roman"/>
          <w:noProof/>
          <w:sz w:val="24"/>
          <w:szCs w:val="24"/>
        </w:rPr>
        <w:t>[63]</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CwgMjV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6974A4">
        <w:rPr>
          <w:rFonts w:ascii="Times New Roman" w:hAnsi="Times New Roman" w:cs="Times New Roman"/>
          <w:sz w:val="24"/>
          <w:szCs w:val="24"/>
        </w:rPr>
        <w:instrText xml:space="preserve"> ADDIN EN.CITE </w:instrText>
      </w:r>
      <w:r w:rsidR="006974A4">
        <w:rPr>
          <w:rFonts w:ascii="Times New Roman" w:hAnsi="Times New Roman" w:cs="Times New Roman"/>
          <w:sz w:val="24"/>
          <w:szCs w:val="24"/>
        </w:rPr>
        <w:fldChar w:fldCharType="begin">
          <w:fldData xml:space="preserve">PEVuZE5vdGU+PENpdGU+PEF1dGhvcj5TY2h1Y2g8L0F1dGhvcj48WWVhcj4yMDE2PC9ZZWFyPjxS
ZWNOdW0+MTYwPC9SZWNOdW0+PERpc3BsYXlUZXh0PlsyMCwgMjV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6974A4">
        <w:rPr>
          <w:rFonts w:ascii="Times New Roman" w:hAnsi="Times New Roman" w:cs="Times New Roman"/>
          <w:sz w:val="24"/>
          <w:szCs w:val="24"/>
        </w:rPr>
        <w:instrText xml:space="preserve"> ADDIN EN.CITE.DATA </w:instrText>
      </w:r>
      <w:r w:rsidR="006974A4">
        <w:rPr>
          <w:rFonts w:ascii="Times New Roman" w:hAnsi="Times New Roman" w:cs="Times New Roman"/>
          <w:sz w:val="24"/>
          <w:szCs w:val="24"/>
        </w:rPr>
      </w:r>
      <w:r w:rsidR="006974A4">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6974A4">
        <w:rPr>
          <w:rFonts w:ascii="Times New Roman" w:hAnsi="Times New Roman" w:cs="Times New Roman"/>
          <w:noProof/>
          <w:sz w:val="24"/>
          <w:szCs w:val="24"/>
        </w:rPr>
        <w:t>[20, 25]</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6974A4">
        <w:rPr>
          <w:rFonts w:ascii="Times New Roman" w:hAnsi="Times New Roman" w:cs="Times New Roman"/>
          <w:sz w:val="24"/>
          <w:szCs w:val="24"/>
        </w:rPr>
        <w:instrText xml:space="preserve"> ADDIN EN.CITE &lt;EndNote&gt;&lt;Cite&gt;&lt;Author&gt;Cunningham&lt;/Author&gt;&lt;Year&gt;2020&lt;/Year&gt;&lt;RecNum&gt;163&lt;/RecNum&gt;&lt;DisplayText&gt;[64, 65]&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6974A4">
        <w:rPr>
          <w:rFonts w:ascii="Times New Roman" w:hAnsi="Times New Roman" w:cs="Times New Roman"/>
          <w:noProof/>
          <w:sz w:val="24"/>
          <w:szCs w:val="24"/>
        </w:rPr>
        <w:t>[64, 65]</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SwgNjYtNjh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E924EA">
        <w:rPr>
          <w:rFonts w:ascii="Times New Roman" w:hAnsi="Times New Roman" w:cs="Times New Roman"/>
          <w:sz w:val="24"/>
          <w:szCs w:val="24"/>
        </w:rPr>
        <w:instrText xml:space="preserve"> ADDIN EN.CITE </w:instrText>
      </w:r>
      <w:r w:rsidR="00E924EA">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SwgNjYtNjh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E924EA">
        <w:rPr>
          <w:rFonts w:ascii="Times New Roman" w:hAnsi="Times New Roman" w:cs="Times New Roman"/>
          <w:sz w:val="24"/>
          <w:szCs w:val="24"/>
        </w:rPr>
        <w:instrText xml:space="preserve"> ADDIN EN.CITE.DATA </w:instrText>
      </w:r>
      <w:r w:rsidR="00E924EA">
        <w:rPr>
          <w:rFonts w:ascii="Times New Roman" w:hAnsi="Times New Roman" w:cs="Times New Roman"/>
          <w:sz w:val="24"/>
          <w:szCs w:val="24"/>
        </w:rPr>
      </w:r>
      <w:r w:rsidR="00E924EA">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E924EA">
        <w:rPr>
          <w:rFonts w:ascii="Times New Roman" w:hAnsi="Times New Roman" w:cs="Times New Roman"/>
          <w:noProof/>
          <w:sz w:val="24"/>
          <w:szCs w:val="24"/>
        </w:rPr>
        <w:t>[21, 66-68]</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xOSwgNjksIDcw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E924EA">
        <w:rPr>
          <w:rFonts w:ascii="Times New Roman" w:hAnsi="Times New Roman" w:cs="Times New Roman"/>
          <w:sz w:val="24"/>
          <w:szCs w:val="24"/>
        </w:rPr>
        <w:instrText xml:space="preserve"> ADDIN EN.CITE </w:instrText>
      </w:r>
      <w:r w:rsidR="00E924EA">
        <w:rPr>
          <w:rFonts w:ascii="Times New Roman" w:hAnsi="Times New Roman" w:cs="Times New Roman"/>
          <w:sz w:val="24"/>
          <w:szCs w:val="24"/>
        </w:rPr>
        <w:fldChar w:fldCharType="begin">
          <w:fldData xml:space="preserve">PEVuZE5vdGU+PENpdGU+PEF1dGhvcj5Db29uZXk8L0F1dGhvcj48WWVhcj4yMDEzPC9ZZWFyPjxS
ZWNOdW0+MTUyPC9SZWNOdW0+PERpc3BsYXlUZXh0PlsxOSwgNjksIDcw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E924EA">
        <w:rPr>
          <w:rFonts w:ascii="Times New Roman" w:hAnsi="Times New Roman" w:cs="Times New Roman"/>
          <w:sz w:val="24"/>
          <w:szCs w:val="24"/>
        </w:rPr>
        <w:instrText xml:space="preserve"> ADDIN EN.CITE.DATA </w:instrText>
      </w:r>
      <w:r w:rsidR="00E924EA">
        <w:rPr>
          <w:rFonts w:ascii="Times New Roman" w:hAnsi="Times New Roman" w:cs="Times New Roman"/>
          <w:sz w:val="24"/>
          <w:szCs w:val="24"/>
        </w:rPr>
      </w:r>
      <w:r w:rsidR="00E924EA">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E924EA">
        <w:rPr>
          <w:rFonts w:ascii="Times New Roman" w:hAnsi="Times New Roman" w:cs="Times New Roman"/>
          <w:noProof/>
          <w:sz w:val="24"/>
          <w:szCs w:val="24"/>
        </w:rPr>
        <w:t>[19, 69, 70]</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w:t>
      </w:r>
      <w:r w:rsidR="00E63E55">
        <w:rPr>
          <w:rFonts w:ascii="Times New Roman" w:hAnsi="Times New Roman" w:cs="Times New Roman"/>
          <w:sz w:val="24"/>
          <w:szCs w:val="24"/>
        </w:rPr>
        <w:lastRenderedPageBreak/>
        <w:t xml:space="preserve">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6"/>
      <w:r w:rsidR="00106156">
        <w:rPr>
          <w:rFonts w:ascii="Times New Roman" w:hAnsi="Times New Roman" w:cs="Times New Roman"/>
          <w:sz w:val="24"/>
          <w:szCs w:val="24"/>
        </w:rPr>
        <w:t>REF</w:t>
      </w:r>
      <w:commentRangeEnd w:id="36"/>
      <w:r w:rsidR="008F7EC1">
        <w:rPr>
          <w:rStyle w:val="CommentReference"/>
        </w:rPr>
        <w:commentReference w:id="36"/>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BE47B6E" w:rsidR="00DE7B60" w:rsidRPr="00AE6363" w:rsidRDefault="002C4D62" w:rsidP="004E244E">
      <w:pPr>
        <w:spacing w:line="480" w:lineRule="auto"/>
      </w:pPr>
      <w:r>
        <w:rPr>
          <w:rFonts w:ascii="Times New Roman" w:hAnsi="Times New Roman" w:cs="Times New Roman"/>
          <w:sz w:val="24"/>
          <w:szCs w:val="24"/>
        </w:rPr>
        <w:t>Physical activity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associat</w:t>
      </w:r>
      <w:r w:rsidR="00DE5415">
        <w:rPr>
          <w:rFonts w:ascii="Times New Roman" w:hAnsi="Times New Roman" w:cs="Times New Roman"/>
          <w:sz w:val="24"/>
          <w:szCs w:val="24"/>
        </w:rPr>
        <w:t>ion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DE5415">
        <w:rPr>
          <w:rFonts w:ascii="Times New Roman" w:hAnsi="Times New Roman" w:cs="Times New Roman"/>
          <w:sz w:val="24"/>
          <w:szCs w:val="24"/>
        </w:rPr>
        <w:instrText xml:space="preserve"> ADDIN EN.CITE &lt;EndNote&gt;&lt;Cite&gt;&lt;Author&gt;Rice&lt;/Author&gt;&lt;Year&gt;2019&lt;/Year&gt;&lt;RecNum&gt;166&lt;/RecNum&gt;&lt;DisplayText&gt;[71, 72]&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DE5415">
        <w:rPr>
          <w:rFonts w:ascii="Times New Roman" w:hAnsi="Times New Roman" w:cs="Times New Roman"/>
          <w:noProof/>
          <w:sz w:val="24"/>
          <w:szCs w:val="24"/>
        </w:rPr>
        <w:t>[71, 72]</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DE5415">
        <w:rPr>
          <w:rFonts w:ascii="Times New Roman" w:hAnsi="Times New Roman" w:cs="Times New Roman"/>
          <w:sz w:val="24"/>
          <w:szCs w:val="24"/>
        </w:rPr>
        <w:instrText xml:space="preserve"> ADDIN EN.CITE &lt;EndNote&gt;&lt;Cite&gt;&lt;Author&gt;Lederman&lt;/Author&gt;&lt;Year&gt;2019&lt;/Year&gt;&lt;RecNum&gt;168&lt;/RecNum&gt;&lt;DisplayText&gt;[73, 74]&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DE5415">
        <w:rPr>
          <w:rFonts w:ascii="Times New Roman" w:hAnsi="Times New Roman" w:cs="Times New Roman"/>
          <w:noProof/>
          <w:sz w:val="24"/>
          <w:szCs w:val="24"/>
        </w:rPr>
        <w:t>[73, 74]</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DE5415">
        <w:rPr>
          <w:rFonts w:ascii="Times New Roman" w:hAnsi="Times New Roman" w:cs="Times New Roman"/>
          <w:sz w:val="24"/>
          <w:szCs w:val="24"/>
        </w:rPr>
        <w:instrText xml:space="preserve"> ADDIN EN.CITE &lt;EndNote&gt;&lt;Cite&gt;&lt;Author&gt;Beaulieu&lt;/Author&gt;&lt;Year&gt;2018&lt;/Year&gt;&lt;RecNum&gt;170&lt;/RecNum&gt;&lt;DisplayText&gt;[75, 76]&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DE5415">
        <w:rPr>
          <w:rFonts w:ascii="Times New Roman" w:hAnsi="Times New Roman" w:cs="Times New Roman"/>
          <w:noProof/>
          <w:sz w:val="24"/>
          <w:szCs w:val="24"/>
        </w:rPr>
        <w:t>[75, 76]</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DE5415">
        <w:rPr>
          <w:rFonts w:ascii="Times New Roman" w:hAnsi="Times New Roman" w:cs="Times New Roman"/>
          <w:sz w:val="24"/>
          <w:szCs w:val="24"/>
        </w:rPr>
        <w:instrText xml:space="preserve"> ADDIN EN.CITE &lt;EndNote&gt;&lt;Cite&gt;&lt;Author&gt;Pilutti&lt;/Author&gt;&lt;Year&gt;2013&lt;/Year&gt;&lt;RecNum&gt;173&lt;/RecNum&gt;&lt;DisplayText&gt;[77, 78]&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DE5415">
        <w:rPr>
          <w:rFonts w:ascii="Times New Roman" w:hAnsi="Times New Roman" w:cs="Times New Roman"/>
          <w:noProof/>
          <w:sz w:val="24"/>
          <w:szCs w:val="24"/>
        </w:rPr>
        <w:t>[77, 78]</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Conversely, the lowest effect was shown for Social Self, which may cover aspects of wellbeing with less established associations with physical activity</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NzktODJ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DE5415">
        <w:rPr>
          <w:rFonts w:ascii="Times New Roman" w:hAnsi="Times New Roman" w:cs="Times New Roman"/>
          <w:sz w:val="24"/>
          <w:szCs w:val="24"/>
        </w:rPr>
        <w:instrText xml:space="preserve"> ADDIN EN.CITE </w:instrText>
      </w:r>
      <w:r w:rsidR="00DE5415">
        <w:rPr>
          <w:rFonts w:ascii="Times New Roman" w:hAnsi="Times New Roman" w:cs="Times New Roman"/>
          <w:sz w:val="24"/>
          <w:szCs w:val="24"/>
        </w:rPr>
        <w:fldChar w:fldCharType="begin">
          <w:fldData xml:space="preserve">PEVuZE5vdGU+PENpdGU+PEF1dGhvcj5QZWxzPC9BdXRob3I+PFllYXI+MjAxNjwvWWVhcj48UmVj
TnVtPjE1ODwvUmVjTnVtPjxEaXNwbGF5VGV4dD5bNzktODJ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DE5415">
        <w:rPr>
          <w:rFonts w:ascii="Times New Roman" w:hAnsi="Times New Roman" w:cs="Times New Roman"/>
          <w:sz w:val="24"/>
          <w:szCs w:val="24"/>
        </w:rPr>
        <w:instrText xml:space="preserve"> ADDIN EN.CITE.DATA </w:instrText>
      </w:r>
      <w:r w:rsidR="00DE5415">
        <w:rPr>
          <w:rFonts w:ascii="Times New Roman" w:hAnsi="Times New Roman" w:cs="Times New Roman"/>
          <w:sz w:val="24"/>
          <w:szCs w:val="24"/>
        </w:rPr>
      </w:r>
      <w:r w:rsidR="00DE5415">
        <w:rPr>
          <w:rFonts w:ascii="Times New Roman" w:hAnsi="Times New Roman" w:cs="Times New Roman"/>
          <w:sz w:val="24"/>
          <w:szCs w:val="24"/>
        </w:rPr>
        <w:fldChar w:fldCharType="end"/>
      </w:r>
      <w:r w:rsidR="00702E9C">
        <w:rPr>
          <w:rFonts w:ascii="Times New Roman" w:hAnsi="Times New Roman" w:cs="Times New Roman"/>
          <w:sz w:val="24"/>
          <w:szCs w:val="24"/>
        </w:rPr>
        <w:fldChar w:fldCharType="separate"/>
      </w:r>
      <w:r w:rsidR="00DE5415">
        <w:rPr>
          <w:rFonts w:ascii="Times New Roman" w:hAnsi="Times New Roman" w:cs="Times New Roman"/>
          <w:noProof/>
          <w:sz w:val="24"/>
          <w:szCs w:val="24"/>
        </w:rPr>
        <w:t>[79-82]</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activity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77777777" w:rsidR="002C4D62" w:rsidRPr="004E244E" w:rsidRDefault="002C4D62" w:rsidP="004E244E">
      <w:pPr>
        <w:spacing w:line="480" w:lineRule="auto"/>
        <w:rPr>
          <w:rFonts w:ascii="Times New Roman" w:hAnsi="Times New Roman" w:cs="Times New Roman"/>
          <w:sz w:val="24"/>
          <w:szCs w:val="24"/>
        </w:rPr>
      </w:pPr>
    </w:p>
    <w:p w14:paraId="212D489E" w14:textId="6268C4AB" w:rsidR="004E6E0C" w:rsidRPr="002C4D62" w:rsidRDefault="00ED26D4"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E74AEE">
        <w:rPr>
          <w:rFonts w:ascii="Times New Roman" w:hAnsi="Times New Roman" w:cs="Times New Roman"/>
          <w:sz w:val="24"/>
          <w:szCs w:val="24"/>
        </w:rPr>
        <w:t>moderation</w:t>
      </w:r>
      <w:r>
        <w:rPr>
          <w:rFonts w:ascii="Times New Roman" w:hAnsi="Times New Roman" w:cs="Times New Roman"/>
          <w:sz w:val="24"/>
          <w:szCs w:val="24"/>
        </w:rPr>
        <w:t xml:space="preserve"> analysis showed small but significant interaction effects of age and physical activity on MHQ</w:t>
      </w:r>
      <w:r w:rsidR="00A553D1">
        <w:rPr>
          <w:rFonts w:ascii="Times New Roman" w:hAnsi="Times New Roman" w:cs="Times New Roman"/>
          <w:sz w:val="24"/>
          <w:szCs w:val="24"/>
        </w:rPr>
        <w:t xml:space="preserve"> and most subdomains</w:t>
      </w:r>
      <w:r w:rsidR="00E74AEE">
        <w:rPr>
          <w:rFonts w:ascii="Times New Roman" w:hAnsi="Times New Roman" w:cs="Times New Roman"/>
          <w:sz w:val="24"/>
          <w:szCs w:val="24"/>
        </w:rPr>
        <w:t>, indicating that younger adults are especially vulnerable to the mental health risks associated with sedentary behavior</w:t>
      </w:r>
      <w:commentRangeStart w:id="37"/>
      <w:r w:rsidR="00E74AEE">
        <w:rPr>
          <w:rFonts w:ascii="Times New Roman" w:hAnsi="Times New Roman" w:cs="Times New Roman"/>
          <w:sz w:val="24"/>
          <w:szCs w:val="24"/>
        </w:rPr>
        <w:t>. As average levels of physical activity are higher among young adults than seniors</w:t>
      </w:r>
      <w:commentRangeEnd w:id="37"/>
      <w:r w:rsidR="00E74AEE">
        <w:rPr>
          <w:rStyle w:val="CommentReference"/>
        </w:rPr>
        <w:commentReference w:id="37"/>
      </w:r>
      <w:r w:rsidR="00E74AEE">
        <w:rPr>
          <w:rFonts w:ascii="Times New Roman" w:hAnsi="Times New Roman" w:cs="Times New Roman"/>
          <w:sz w:val="24"/>
          <w:szCs w:val="24"/>
        </w:rPr>
        <w:t xml:space="preserve"> [REF], sedentary behaviors may be differentially indicative of impairment in this population. Significant</w:t>
      </w:r>
      <w:r w:rsidR="00A553D1">
        <w:rPr>
          <w:rFonts w:ascii="Times New Roman" w:hAnsi="Times New Roman" w:cs="Times New Roman"/>
          <w:sz w:val="24"/>
          <w:szCs w:val="24"/>
        </w:rPr>
        <w:t xml:space="preserve"> main effects of age were found on MHQ, converging with recent findings of a positive age gradient on age and multiple domains of wellbeing </w:t>
      </w:r>
      <w:r w:rsidR="00A553D1">
        <w:rPr>
          <w:rFonts w:ascii="Times New Roman" w:hAnsi="Times New Roman" w:cs="Times New Roman"/>
          <w:sz w:val="24"/>
          <w:szCs w:val="24"/>
        </w:rPr>
        <w:fldChar w:fldCharType="begin"/>
      </w:r>
      <w:r w:rsidR="00A553D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Pr>
          <w:rFonts w:ascii="Times New Roman" w:hAnsi="Times New Roman" w:cs="Times New Roman"/>
          <w:sz w:val="24"/>
          <w:szCs w:val="24"/>
        </w:rPr>
        <w:fldChar w:fldCharType="separate"/>
      </w:r>
      <w:r w:rsidR="00A553D1">
        <w:rPr>
          <w:rFonts w:ascii="Times New Roman" w:hAnsi="Times New Roman" w:cs="Times New Roman"/>
          <w:noProof/>
          <w:sz w:val="24"/>
          <w:szCs w:val="24"/>
        </w:rPr>
        <w:t>[12]</w:t>
      </w:r>
      <w:r w:rsidR="00A553D1">
        <w:rPr>
          <w:rFonts w:ascii="Times New Roman" w:hAnsi="Times New Roman" w:cs="Times New Roman"/>
          <w:sz w:val="24"/>
          <w:szCs w:val="24"/>
        </w:rPr>
        <w:fldChar w:fldCharType="end"/>
      </w:r>
      <w:r w:rsidR="00A553D1">
        <w:rPr>
          <w:rFonts w:ascii="Times New Roman" w:hAnsi="Times New Roman" w:cs="Times New Roman"/>
          <w:sz w:val="24"/>
          <w:szCs w:val="24"/>
        </w:rPr>
        <w:t xml:space="preserve"> using the flourishing index [REF].</w:t>
      </w:r>
      <w:r w:rsidR="009276CB">
        <w:rPr>
          <w:rFonts w:ascii="Times New Roman" w:hAnsi="Times New Roman" w:cs="Times New Roman"/>
          <w:sz w:val="24"/>
          <w:szCs w:val="24"/>
        </w:rPr>
        <w:t xml:space="preserve"> Effects were also found on all MHQ subdomains, with largest effects on Mood and Outlook, and lowest on Mind-Body. </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453A07E8" w14:textId="77777777" w:rsidR="00A553D1" w:rsidRPr="00A553D1" w:rsidRDefault="00485D6E" w:rsidP="00A553D1">
      <w:pPr>
        <w:pStyle w:val="EndNoteBibliography"/>
        <w:spacing w:after="0"/>
      </w:pPr>
      <w:r w:rsidRPr="00D42971">
        <w:rPr>
          <w:rFonts w:ascii="Times New Roman" w:hAnsi="Times New Roman" w:cs="Times New Roman"/>
          <w:sz w:val="24"/>
          <w:szCs w:val="24"/>
        </w:rPr>
        <w:lastRenderedPageBreak/>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A553D1" w:rsidRPr="00A553D1">
        <w:t>1.</w:t>
      </w:r>
      <w:r w:rsidR="00A553D1" w:rsidRPr="00A553D1">
        <w:tab/>
        <w:t xml:space="preserve">Steel Z, Marnane C, Iranpour C, et al.: The global prevalence of common mental disorders: a systematic review and meta-analysis 1980–2013. </w:t>
      </w:r>
      <w:r w:rsidR="00A553D1" w:rsidRPr="00A553D1">
        <w:rPr>
          <w:i/>
        </w:rPr>
        <w:t>International journal of epidemiology.</w:t>
      </w:r>
      <w:r w:rsidR="00A553D1" w:rsidRPr="00A553D1">
        <w:t xml:space="preserve"> 2014, </w:t>
      </w:r>
      <w:r w:rsidR="00A553D1" w:rsidRPr="00A553D1">
        <w:rPr>
          <w:i/>
        </w:rPr>
        <w:t>43:</w:t>
      </w:r>
      <w:r w:rsidR="00A553D1" w:rsidRPr="00A553D1">
        <w:t>476-493.</w:t>
      </w:r>
    </w:p>
    <w:p w14:paraId="52AACF4C" w14:textId="77777777" w:rsidR="00A553D1" w:rsidRPr="00A553D1" w:rsidRDefault="00A553D1" w:rsidP="00A553D1">
      <w:pPr>
        <w:pStyle w:val="EndNoteBibliography"/>
        <w:spacing w:after="0"/>
      </w:pPr>
      <w:r w:rsidRPr="00A553D1">
        <w:t>2.</w:t>
      </w:r>
      <w:r w:rsidRPr="00A553D1">
        <w:tab/>
        <w:t xml:space="preserve">Collaborators GMD: Global, regional, and national burden of 12 mental disorders in 204 countries and territories, 1990–2019: a systematic analysis for the Global Burden of Disease Study 2019. </w:t>
      </w:r>
      <w:r w:rsidRPr="00A553D1">
        <w:rPr>
          <w:i/>
        </w:rPr>
        <w:t>The Lancet Psychiatry.</w:t>
      </w:r>
      <w:r w:rsidRPr="00A553D1">
        <w:t xml:space="preserve"> 2022, </w:t>
      </w:r>
      <w:r w:rsidRPr="00A553D1">
        <w:rPr>
          <w:i/>
        </w:rPr>
        <w:t>9:</w:t>
      </w:r>
      <w:r w:rsidRPr="00A553D1">
        <w:t>137-150.</w:t>
      </w:r>
    </w:p>
    <w:p w14:paraId="14141B71" w14:textId="77777777" w:rsidR="00A553D1" w:rsidRPr="00A553D1" w:rsidRDefault="00A553D1" w:rsidP="00A553D1">
      <w:pPr>
        <w:pStyle w:val="EndNoteBibliography"/>
        <w:spacing w:after="0"/>
      </w:pPr>
      <w:r w:rsidRPr="00A553D1">
        <w:t>3.</w:t>
      </w:r>
      <w:r w:rsidRPr="00A553D1">
        <w:tab/>
        <w:t xml:space="preserve">Health TLG: Mental health matters. </w:t>
      </w:r>
      <w:r w:rsidRPr="00A553D1">
        <w:rPr>
          <w:i/>
        </w:rPr>
        <w:t>The Lancet. Global Health.</w:t>
      </w:r>
      <w:r w:rsidRPr="00A553D1">
        <w:t xml:space="preserve"> 2020, </w:t>
      </w:r>
      <w:r w:rsidRPr="00A553D1">
        <w:rPr>
          <w:i/>
        </w:rPr>
        <w:t>8:</w:t>
      </w:r>
      <w:r w:rsidRPr="00A553D1">
        <w:t>e1352.</w:t>
      </w:r>
    </w:p>
    <w:p w14:paraId="1B0820F6" w14:textId="77777777" w:rsidR="00A553D1" w:rsidRPr="00A553D1" w:rsidRDefault="00A553D1" w:rsidP="00A553D1">
      <w:pPr>
        <w:pStyle w:val="EndNoteBibliography"/>
        <w:spacing w:after="0"/>
      </w:pPr>
      <w:r w:rsidRPr="00A553D1">
        <w:t>4.</w:t>
      </w:r>
      <w:r w:rsidRPr="00A553D1">
        <w:tab/>
        <w:t xml:space="preserve">Samji H, Wu J, Ladak A, et al.: Mental health impacts of the COVID‐19 pandemic on children and youth–a systematic review. </w:t>
      </w:r>
      <w:r w:rsidRPr="00A553D1">
        <w:rPr>
          <w:i/>
        </w:rPr>
        <w:t>Child and adolescent mental health.</w:t>
      </w:r>
      <w:r w:rsidRPr="00A553D1">
        <w:t xml:space="preserve"> 2022, </w:t>
      </w:r>
      <w:r w:rsidRPr="00A553D1">
        <w:rPr>
          <w:i/>
        </w:rPr>
        <w:t>27:</w:t>
      </w:r>
      <w:r w:rsidRPr="00A553D1">
        <w:t>173-189.</w:t>
      </w:r>
    </w:p>
    <w:p w14:paraId="2D8C3240" w14:textId="77777777" w:rsidR="00A553D1" w:rsidRPr="00A553D1" w:rsidRDefault="00A553D1" w:rsidP="00A553D1">
      <w:pPr>
        <w:pStyle w:val="EndNoteBibliography"/>
        <w:spacing w:after="0"/>
      </w:pPr>
      <w:r w:rsidRPr="00A553D1">
        <w:t>5.</w:t>
      </w:r>
      <w:r w:rsidRPr="00A553D1">
        <w:tab/>
        <w:t xml:space="preserve">Patel K, Robertson E, Kwong AS, et al.: Psychological distress before and during the COVID-19 pandemic among adults in the United Kingdom based on coordinated analyses of 11 longitudinal studies. </w:t>
      </w:r>
      <w:r w:rsidRPr="00A553D1">
        <w:rPr>
          <w:i/>
        </w:rPr>
        <w:t>JAMA Network open.</w:t>
      </w:r>
      <w:r w:rsidRPr="00A553D1">
        <w:t xml:space="preserve"> 2022, </w:t>
      </w:r>
      <w:r w:rsidRPr="00A553D1">
        <w:rPr>
          <w:i/>
        </w:rPr>
        <w:t>5:</w:t>
      </w:r>
      <w:r w:rsidRPr="00A553D1">
        <w:t>e227629-e227629.</w:t>
      </w:r>
    </w:p>
    <w:p w14:paraId="184BBCD4" w14:textId="77777777" w:rsidR="00A553D1" w:rsidRPr="00A553D1" w:rsidRDefault="00A553D1" w:rsidP="00A553D1">
      <w:pPr>
        <w:pStyle w:val="EndNoteBibliography"/>
        <w:spacing w:after="0"/>
      </w:pPr>
      <w:r w:rsidRPr="00A553D1">
        <w:t>6.</w:t>
      </w:r>
      <w:r w:rsidRPr="00A553D1">
        <w:tab/>
        <w:t xml:space="preserve">Panchal U, Salazar de Pablo G, Franco M, et al.: The impact of COVID-19 lockdown on child and adolescent mental health: systematic review. </w:t>
      </w:r>
      <w:r w:rsidRPr="00A553D1">
        <w:rPr>
          <w:i/>
        </w:rPr>
        <w:t>European child &amp; adolescent psychiatry.</w:t>
      </w:r>
      <w:r w:rsidRPr="00A553D1">
        <w:t xml:space="preserve"> 2021</w:t>
      </w:r>
      <w:r w:rsidRPr="00A553D1">
        <w:rPr>
          <w:i/>
        </w:rPr>
        <w:t>:</w:t>
      </w:r>
      <w:r w:rsidRPr="00A553D1">
        <w:t>1-27.</w:t>
      </w:r>
    </w:p>
    <w:p w14:paraId="43356B2D" w14:textId="77777777" w:rsidR="00A553D1" w:rsidRPr="00A553D1" w:rsidRDefault="00A553D1" w:rsidP="00A553D1">
      <w:pPr>
        <w:pStyle w:val="EndNoteBibliography"/>
        <w:spacing w:after="0"/>
      </w:pPr>
      <w:r w:rsidRPr="00A553D1">
        <w:t>7.</w:t>
      </w:r>
      <w:r w:rsidRPr="00A553D1">
        <w:tab/>
        <w:t xml:space="preserve">Prati G, Mancini AD: The psychological impact of COVID-19 pandemic lockdowns: a review and meta-analysis of longitudinal studies and natural experiments. </w:t>
      </w:r>
      <w:r w:rsidRPr="00A553D1">
        <w:rPr>
          <w:i/>
        </w:rPr>
        <w:t>Psychological medicine.</w:t>
      </w:r>
      <w:r w:rsidRPr="00A553D1">
        <w:t xml:space="preserve"> 2021, </w:t>
      </w:r>
      <w:r w:rsidRPr="00A553D1">
        <w:rPr>
          <w:i/>
        </w:rPr>
        <w:t>51:</w:t>
      </w:r>
      <w:r w:rsidRPr="00A553D1">
        <w:t>201-211.</w:t>
      </w:r>
    </w:p>
    <w:p w14:paraId="639EF375" w14:textId="77777777" w:rsidR="00A553D1" w:rsidRPr="00A553D1" w:rsidRDefault="00A553D1" w:rsidP="00A553D1">
      <w:pPr>
        <w:pStyle w:val="EndNoteBibliography"/>
        <w:spacing w:after="0"/>
      </w:pPr>
      <w:r w:rsidRPr="00A553D1">
        <w:t>8.</w:t>
      </w:r>
      <w:r w:rsidRPr="00A553D1">
        <w:tab/>
        <w:t xml:space="preserve">Robinson E, Sutin AR, Daly M, Jones A: A systematic review and meta-analysis of longitudinal cohort studies comparing mental health before versus during the COVID-19 pandemic in 2020. </w:t>
      </w:r>
      <w:r w:rsidRPr="00A553D1">
        <w:rPr>
          <w:i/>
        </w:rPr>
        <w:t>Journal of Affective Disorders.</w:t>
      </w:r>
      <w:r w:rsidRPr="00A553D1">
        <w:t xml:space="preserve"> 2022, </w:t>
      </w:r>
      <w:r w:rsidRPr="00A553D1">
        <w:rPr>
          <w:i/>
        </w:rPr>
        <w:t>296:</w:t>
      </w:r>
      <w:r w:rsidRPr="00A553D1">
        <w:t>567-576.</w:t>
      </w:r>
    </w:p>
    <w:p w14:paraId="013EFE59" w14:textId="77777777" w:rsidR="00A553D1" w:rsidRPr="00A553D1" w:rsidRDefault="00A553D1" w:rsidP="00A553D1">
      <w:pPr>
        <w:pStyle w:val="EndNoteBibliography"/>
        <w:spacing w:after="0"/>
      </w:pPr>
      <w:r w:rsidRPr="00A553D1">
        <w:t>9.</w:t>
      </w:r>
      <w:r w:rsidRPr="00A553D1">
        <w:tab/>
        <w:t xml:space="preserve">Kauhanen L, Wan Mohd Yunus WMA, Lempinen L, et al.: A systematic review of the mental health changes of children and young people before and during the COVID-19 pandemic. </w:t>
      </w:r>
      <w:r w:rsidRPr="00A553D1">
        <w:rPr>
          <w:i/>
        </w:rPr>
        <w:t>European child &amp; adolescent psychiatry.</w:t>
      </w:r>
      <w:r w:rsidRPr="00A553D1">
        <w:t xml:space="preserve"> 2022</w:t>
      </w:r>
      <w:r w:rsidRPr="00A553D1">
        <w:rPr>
          <w:i/>
        </w:rPr>
        <w:t>:</w:t>
      </w:r>
      <w:r w:rsidRPr="00A553D1">
        <w:t>1-19.</w:t>
      </w:r>
    </w:p>
    <w:p w14:paraId="50347B63" w14:textId="77777777" w:rsidR="00A553D1" w:rsidRPr="00A553D1" w:rsidRDefault="00A553D1" w:rsidP="00A553D1">
      <w:pPr>
        <w:pStyle w:val="EndNoteBibliography"/>
        <w:spacing w:after="0"/>
      </w:pPr>
      <w:r w:rsidRPr="00A553D1">
        <w:t>10.</w:t>
      </w:r>
      <w:r w:rsidRPr="00A553D1">
        <w:tab/>
        <w:t xml:space="preserve">Santomauro DF, Herrera AMM, Shadid J, et al.: Global prevalence and burden of depressive and anxiety disorders in 204 countries and territories in 2020 due to the COVID-19 pandemic. </w:t>
      </w:r>
      <w:r w:rsidRPr="00A553D1">
        <w:rPr>
          <w:i/>
        </w:rPr>
        <w:t>The Lancet.</w:t>
      </w:r>
      <w:r w:rsidRPr="00A553D1">
        <w:t xml:space="preserve"> 2021, </w:t>
      </w:r>
      <w:r w:rsidRPr="00A553D1">
        <w:rPr>
          <w:i/>
        </w:rPr>
        <w:t>398:</w:t>
      </w:r>
      <w:r w:rsidRPr="00A553D1">
        <w:t>1700-1712.</w:t>
      </w:r>
    </w:p>
    <w:p w14:paraId="2035424C" w14:textId="77777777" w:rsidR="00A553D1" w:rsidRPr="00A553D1" w:rsidRDefault="00A553D1" w:rsidP="00A553D1">
      <w:pPr>
        <w:pStyle w:val="EndNoteBibliography"/>
        <w:spacing w:after="0"/>
      </w:pPr>
      <w:r w:rsidRPr="00A553D1">
        <w:t>11.</w:t>
      </w:r>
      <w:r w:rsidRPr="00A553D1">
        <w:tab/>
        <w:t xml:space="preserve">Oswalt SB, Lederer AM, Chestnut-Steich K, et al.: Trends in college students’ mental health diagnoses and utilization of services, 2009–2015. </w:t>
      </w:r>
      <w:r w:rsidRPr="00A553D1">
        <w:rPr>
          <w:i/>
        </w:rPr>
        <w:t>Journal of American college health.</w:t>
      </w:r>
      <w:r w:rsidRPr="00A553D1">
        <w:t xml:space="preserve"> 2020, </w:t>
      </w:r>
      <w:r w:rsidRPr="00A553D1">
        <w:rPr>
          <w:i/>
        </w:rPr>
        <w:t>68:</w:t>
      </w:r>
      <w:r w:rsidRPr="00A553D1">
        <w:t>41-51.</w:t>
      </w:r>
    </w:p>
    <w:p w14:paraId="03813E77" w14:textId="77777777" w:rsidR="00A553D1" w:rsidRPr="00A553D1" w:rsidRDefault="00A553D1" w:rsidP="00A553D1">
      <w:pPr>
        <w:pStyle w:val="EndNoteBibliography"/>
        <w:spacing w:after="0"/>
      </w:pPr>
      <w:r w:rsidRPr="00A553D1">
        <w:t>12.</w:t>
      </w:r>
      <w:r w:rsidRPr="00A553D1">
        <w:tab/>
        <w:t xml:space="preserve">Chen Y, Cowden RG, Fulks J, Plake JF, VanderWeele TJ: National data on age gradients in well-being among US adults. </w:t>
      </w:r>
      <w:r w:rsidRPr="00A553D1">
        <w:rPr>
          <w:i/>
        </w:rPr>
        <w:t>JAMA psychiatry.</w:t>
      </w:r>
      <w:r w:rsidRPr="00A553D1">
        <w:t xml:space="preserve"> 2022, </w:t>
      </w:r>
      <w:r w:rsidRPr="00A553D1">
        <w:rPr>
          <w:i/>
        </w:rPr>
        <w:t>79:</w:t>
      </w:r>
      <w:r w:rsidRPr="00A553D1">
        <w:t>1046-1047.</w:t>
      </w:r>
    </w:p>
    <w:p w14:paraId="6845033B" w14:textId="77777777" w:rsidR="00A553D1" w:rsidRPr="00A553D1" w:rsidRDefault="00A553D1" w:rsidP="00A553D1">
      <w:pPr>
        <w:pStyle w:val="EndNoteBibliography"/>
        <w:spacing w:after="0"/>
      </w:pPr>
      <w:r w:rsidRPr="00A553D1">
        <w:t>13.</w:t>
      </w:r>
      <w:r w:rsidRPr="00A553D1">
        <w:tab/>
        <w:t xml:space="preserve">Blanchflower DG, Oswald AJ: Is well-being U-shaped over the life cycle? </w:t>
      </w:r>
      <w:r w:rsidRPr="00A553D1">
        <w:rPr>
          <w:i/>
        </w:rPr>
        <w:t>Social science &amp; medicine.</w:t>
      </w:r>
      <w:r w:rsidRPr="00A553D1">
        <w:t xml:space="preserve"> 2008, </w:t>
      </w:r>
      <w:r w:rsidRPr="00A553D1">
        <w:rPr>
          <w:i/>
        </w:rPr>
        <w:t>66:</w:t>
      </w:r>
      <w:r w:rsidRPr="00A553D1">
        <w:t>1733-1749.</w:t>
      </w:r>
    </w:p>
    <w:p w14:paraId="317C4322" w14:textId="77777777" w:rsidR="00A553D1" w:rsidRPr="00A553D1" w:rsidRDefault="00A553D1" w:rsidP="00A553D1">
      <w:pPr>
        <w:pStyle w:val="EndNoteBibliography"/>
        <w:spacing w:after="0"/>
      </w:pPr>
      <w:r w:rsidRPr="00A553D1">
        <w:t>14.</w:t>
      </w:r>
      <w:r w:rsidRPr="00A553D1">
        <w:tab/>
        <w:t xml:space="preserve">Solmi M, Radua J, Olivola M, et al.: Age at onset of mental disorders worldwide: large-scale meta-analysis of 192 epidemiological studies. </w:t>
      </w:r>
      <w:r w:rsidRPr="00A553D1">
        <w:rPr>
          <w:i/>
        </w:rPr>
        <w:t>Molecular psychiatry.</w:t>
      </w:r>
      <w:r w:rsidRPr="00A553D1">
        <w:t xml:space="preserve"> 2022, </w:t>
      </w:r>
      <w:r w:rsidRPr="00A553D1">
        <w:rPr>
          <w:i/>
        </w:rPr>
        <w:t>27:</w:t>
      </w:r>
      <w:r w:rsidRPr="00A553D1">
        <w:t>281-295.</w:t>
      </w:r>
    </w:p>
    <w:p w14:paraId="1B8F02CA" w14:textId="77777777" w:rsidR="00A553D1" w:rsidRPr="00A553D1" w:rsidRDefault="00A553D1" w:rsidP="00A553D1">
      <w:pPr>
        <w:pStyle w:val="EndNoteBibliography"/>
        <w:spacing w:after="0"/>
      </w:pPr>
      <w:r w:rsidRPr="00A553D1">
        <w:t>15.</w:t>
      </w:r>
      <w:r w:rsidRPr="00A553D1">
        <w:tab/>
        <w:t xml:space="preserve">Gordon BR, McDowell CP, Hallgren M, et al.: Association of efficacy of resistance exercise training with depressive symptoms: meta-analysis and meta-regression analysis of randomized clinical trials. </w:t>
      </w:r>
      <w:r w:rsidRPr="00A553D1">
        <w:rPr>
          <w:i/>
        </w:rPr>
        <w:t>JAMA psychiatry.</w:t>
      </w:r>
      <w:r w:rsidRPr="00A553D1">
        <w:t xml:space="preserve"> 2018, </w:t>
      </w:r>
      <w:r w:rsidRPr="00A553D1">
        <w:rPr>
          <w:i/>
        </w:rPr>
        <w:t>75:</w:t>
      </w:r>
      <w:r w:rsidRPr="00A553D1">
        <w:t>566-576.</w:t>
      </w:r>
    </w:p>
    <w:p w14:paraId="3BAD61C1" w14:textId="77777777" w:rsidR="00A553D1" w:rsidRPr="00A553D1" w:rsidRDefault="00A553D1" w:rsidP="00A553D1">
      <w:pPr>
        <w:pStyle w:val="EndNoteBibliography"/>
        <w:spacing w:after="0"/>
      </w:pPr>
      <w:r w:rsidRPr="00A553D1">
        <w:t>16.</w:t>
      </w:r>
      <w:r w:rsidRPr="00A553D1">
        <w:tab/>
        <w:t xml:space="preserve">Kvam S, Kleppe CL, Nordhus IH, Hovland A: Exercise as a treatment for depression: a meta-analysis. </w:t>
      </w:r>
      <w:r w:rsidRPr="00A553D1">
        <w:rPr>
          <w:i/>
        </w:rPr>
        <w:t>Journal of Affective Disorders.</w:t>
      </w:r>
      <w:r w:rsidRPr="00A553D1">
        <w:t xml:space="preserve"> 2016, </w:t>
      </w:r>
      <w:r w:rsidRPr="00A553D1">
        <w:rPr>
          <w:i/>
        </w:rPr>
        <w:t>202:</w:t>
      </w:r>
      <w:r w:rsidRPr="00A553D1">
        <w:t>67-86.</w:t>
      </w:r>
    </w:p>
    <w:p w14:paraId="6800D4CF" w14:textId="77777777" w:rsidR="00A553D1" w:rsidRPr="00A553D1" w:rsidRDefault="00A553D1" w:rsidP="00A553D1">
      <w:pPr>
        <w:pStyle w:val="EndNoteBibliography"/>
        <w:spacing w:after="0"/>
      </w:pPr>
      <w:r w:rsidRPr="00A553D1">
        <w:t>17.</w:t>
      </w:r>
      <w:r w:rsidRPr="00A553D1">
        <w:tab/>
        <w:t xml:space="preserve">Pearce M, Garcia L, Abbas A, et al.: Association Between Physical Activity and Risk of Depression: A Systematic Review and Meta-analysis. </w:t>
      </w:r>
      <w:r w:rsidRPr="00A553D1">
        <w:rPr>
          <w:i/>
        </w:rPr>
        <w:t>JAMA psychiatry.</w:t>
      </w:r>
      <w:r w:rsidRPr="00A553D1">
        <w:t xml:space="preserve"> 2022.</w:t>
      </w:r>
    </w:p>
    <w:p w14:paraId="35C3AF4E" w14:textId="77777777" w:rsidR="00A553D1" w:rsidRPr="00A553D1" w:rsidRDefault="00A553D1" w:rsidP="00A553D1">
      <w:pPr>
        <w:pStyle w:val="EndNoteBibliography"/>
        <w:spacing w:after="0"/>
      </w:pPr>
      <w:r w:rsidRPr="00A553D1">
        <w:t>18.</w:t>
      </w:r>
      <w:r w:rsidRPr="00A553D1">
        <w:tab/>
        <w:t xml:space="preserve">Schuch F, Vancampfort D, Firth J, et al.: Physical activity and sedentary behavior in people with major depressive disorder: a systematic review and meta-analysis. </w:t>
      </w:r>
      <w:r w:rsidRPr="00A553D1">
        <w:rPr>
          <w:i/>
        </w:rPr>
        <w:t>Journal of Affective Disorders.</w:t>
      </w:r>
      <w:r w:rsidRPr="00A553D1">
        <w:t xml:space="preserve"> 2017, </w:t>
      </w:r>
      <w:r w:rsidRPr="00A553D1">
        <w:rPr>
          <w:i/>
        </w:rPr>
        <w:t>210:</w:t>
      </w:r>
      <w:r w:rsidRPr="00A553D1">
        <w:t>139-150.</w:t>
      </w:r>
    </w:p>
    <w:p w14:paraId="5153E165" w14:textId="77777777" w:rsidR="00A553D1" w:rsidRPr="00A553D1" w:rsidRDefault="00A553D1" w:rsidP="00A553D1">
      <w:pPr>
        <w:pStyle w:val="EndNoteBibliography"/>
        <w:spacing w:after="0"/>
      </w:pPr>
      <w:r w:rsidRPr="00A553D1">
        <w:t>19.</w:t>
      </w:r>
      <w:r w:rsidRPr="00A553D1">
        <w:tab/>
        <w:t xml:space="preserve">Schuch FB, Vancampfort D, Richards J, et al.: Exercise as a treatment for depression: a meta-analysis adjusting for publication bias. </w:t>
      </w:r>
      <w:r w:rsidRPr="00A553D1">
        <w:rPr>
          <w:i/>
        </w:rPr>
        <w:t>Journal of psychiatric research.</w:t>
      </w:r>
      <w:r w:rsidRPr="00A553D1">
        <w:t xml:space="preserve"> 2016, </w:t>
      </w:r>
      <w:r w:rsidRPr="00A553D1">
        <w:rPr>
          <w:i/>
        </w:rPr>
        <w:t>77:</w:t>
      </w:r>
      <w:r w:rsidRPr="00A553D1">
        <w:t>42-51.</w:t>
      </w:r>
    </w:p>
    <w:p w14:paraId="6B02838C" w14:textId="77777777" w:rsidR="00A553D1" w:rsidRPr="00A553D1" w:rsidRDefault="00A553D1" w:rsidP="00A553D1">
      <w:pPr>
        <w:pStyle w:val="EndNoteBibliography"/>
        <w:spacing w:after="0"/>
      </w:pPr>
      <w:r w:rsidRPr="00A553D1">
        <w:lastRenderedPageBreak/>
        <w:t>20.</w:t>
      </w:r>
      <w:r w:rsidRPr="00A553D1">
        <w:tab/>
        <w:t xml:space="preserve">Schuch FB, Vancampfort D, Rosenbaum S, et al.: Exercise improves physical and psychological quality of life in people with depression: A meta-analysis including the evaluation of control group response. </w:t>
      </w:r>
      <w:r w:rsidRPr="00A553D1">
        <w:rPr>
          <w:i/>
        </w:rPr>
        <w:t>Psychiatry research.</w:t>
      </w:r>
      <w:r w:rsidRPr="00A553D1">
        <w:t xml:space="preserve"> 2016, </w:t>
      </w:r>
      <w:r w:rsidRPr="00A553D1">
        <w:rPr>
          <w:i/>
        </w:rPr>
        <w:t>241:</w:t>
      </w:r>
      <w:r w:rsidRPr="00A553D1">
        <w:t>47-54.</w:t>
      </w:r>
    </w:p>
    <w:p w14:paraId="1A822DCB" w14:textId="77777777" w:rsidR="00A553D1" w:rsidRPr="00A553D1" w:rsidRDefault="00A553D1" w:rsidP="00A553D1">
      <w:pPr>
        <w:pStyle w:val="EndNoteBibliography"/>
        <w:spacing w:after="0"/>
      </w:pPr>
      <w:r w:rsidRPr="00A553D1">
        <w:t>21.</w:t>
      </w:r>
      <w:r w:rsidRPr="00A553D1">
        <w:tab/>
        <w:t xml:space="preserve">Aylett E, Small N, Bower P: Exercise in the treatment of clinical anxiety in general practice–a systematic review and meta-analysis. </w:t>
      </w:r>
      <w:r w:rsidRPr="00A553D1">
        <w:rPr>
          <w:i/>
        </w:rPr>
        <w:t>BMC health services research.</w:t>
      </w:r>
      <w:r w:rsidRPr="00A553D1">
        <w:t xml:space="preserve"> 2018, </w:t>
      </w:r>
      <w:r w:rsidRPr="00A553D1">
        <w:rPr>
          <w:i/>
        </w:rPr>
        <w:t>18:</w:t>
      </w:r>
      <w:r w:rsidRPr="00A553D1">
        <w:t>1-18.</w:t>
      </w:r>
    </w:p>
    <w:p w14:paraId="790995C3" w14:textId="77777777" w:rsidR="00A553D1" w:rsidRPr="00A553D1" w:rsidRDefault="00A553D1" w:rsidP="00A553D1">
      <w:pPr>
        <w:pStyle w:val="EndNoteBibliography"/>
        <w:spacing w:after="0"/>
      </w:pPr>
      <w:r w:rsidRPr="00A553D1">
        <w:t>22.</w:t>
      </w:r>
      <w:r w:rsidRPr="00A553D1">
        <w:tab/>
        <w:t xml:space="preserve">Biddle SJ, Ciaccioni S, Thomas G, Vergeer I: Physical activity and mental health in children and adolescents: An updated review of reviews and an analysis of causality. </w:t>
      </w:r>
      <w:r w:rsidRPr="00A553D1">
        <w:rPr>
          <w:i/>
        </w:rPr>
        <w:t>Psychology of Sport and Exercise.</w:t>
      </w:r>
      <w:r w:rsidRPr="00A553D1">
        <w:t xml:space="preserve"> 2019, </w:t>
      </w:r>
      <w:r w:rsidRPr="00A553D1">
        <w:rPr>
          <w:i/>
        </w:rPr>
        <w:t>42:</w:t>
      </w:r>
      <w:r w:rsidRPr="00A553D1">
        <w:t>146-155.</w:t>
      </w:r>
    </w:p>
    <w:p w14:paraId="5276B51E" w14:textId="77777777" w:rsidR="00A553D1" w:rsidRPr="00A553D1" w:rsidRDefault="00A553D1" w:rsidP="00A553D1">
      <w:pPr>
        <w:pStyle w:val="EndNoteBibliography"/>
        <w:spacing w:after="0"/>
      </w:pPr>
      <w:r w:rsidRPr="00A553D1">
        <w:t>23.</w:t>
      </w:r>
      <w:r w:rsidRPr="00A553D1">
        <w:tab/>
        <w:t xml:space="preserve">McDowell CP, Dishman RK, Gordon BR, Herring MP: Physical activity and anxiety: a systematic review and meta-analysis of prospective cohort studies. </w:t>
      </w:r>
      <w:r w:rsidRPr="00A553D1">
        <w:rPr>
          <w:i/>
        </w:rPr>
        <w:t>American journal of preventive medicine.</w:t>
      </w:r>
      <w:r w:rsidRPr="00A553D1">
        <w:t xml:space="preserve"> 2019, </w:t>
      </w:r>
      <w:r w:rsidRPr="00A553D1">
        <w:rPr>
          <w:i/>
        </w:rPr>
        <w:t>57:</w:t>
      </w:r>
      <w:r w:rsidRPr="00A553D1">
        <w:t>545-556.</w:t>
      </w:r>
    </w:p>
    <w:p w14:paraId="24796F59" w14:textId="77777777" w:rsidR="00A553D1" w:rsidRPr="00A553D1" w:rsidRDefault="00A553D1" w:rsidP="00A553D1">
      <w:pPr>
        <w:pStyle w:val="EndNoteBibliography"/>
        <w:spacing w:after="0"/>
      </w:pPr>
      <w:r w:rsidRPr="00A553D1">
        <w:t>24.</w:t>
      </w:r>
      <w:r w:rsidRPr="00A553D1">
        <w:tab/>
        <w:t xml:space="preserve">Firth J, Solmi M, Wootton RE, et al.: A meta‐review of “lifestyle psychiatry”: the role of exercise, smoking, diet and sleep in the prevention and treatment of mental disorders. </w:t>
      </w:r>
      <w:r w:rsidRPr="00A553D1">
        <w:rPr>
          <w:i/>
        </w:rPr>
        <w:t>World Psychiatry.</w:t>
      </w:r>
      <w:r w:rsidRPr="00A553D1">
        <w:t xml:space="preserve"> 2020, </w:t>
      </w:r>
      <w:r w:rsidRPr="00A553D1">
        <w:rPr>
          <w:i/>
        </w:rPr>
        <w:t>19:</w:t>
      </w:r>
      <w:r w:rsidRPr="00A553D1">
        <w:t>360-380.</w:t>
      </w:r>
    </w:p>
    <w:p w14:paraId="7DA97188" w14:textId="77777777" w:rsidR="00A553D1" w:rsidRPr="00A553D1" w:rsidRDefault="00A553D1" w:rsidP="00A553D1">
      <w:pPr>
        <w:pStyle w:val="EndNoteBibliography"/>
        <w:spacing w:after="0"/>
      </w:pPr>
      <w:r w:rsidRPr="00A553D1">
        <w:t>25.</w:t>
      </w:r>
      <w:r w:rsidRPr="00A553D1">
        <w:tab/>
        <w:t xml:space="preserve">Marquez DX, Aguiñaga S, Vásquez PM, et al.: A systematic review of physical activity and quality of life and well-being. </w:t>
      </w:r>
      <w:r w:rsidRPr="00A553D1">
        <w:rPr>
          <w:i/>
        </w:rPr>
        <w:t>Translational behavioral medicine.</w:t>
      </w:r>
      <w:r w:rsidRPr="00A553D1">
        <w:t xml:space="preserve"> 2020, </w:t>
      </w:r>
      <w:r w:rsidRPr="00A553D1">
        <w:rPr>
          <w:i/>
        </w:rPr>
        <w:t>10:</w:t>
      </w:r>
      <w:r w:rsidRPr="00A553D1">
        <w:t>1098-1109.</w:t>
      </w:r>
    </w:p>
    <w:p w14:paraId="4A272DB4" w14:textId="77777777" w:rsidR="00A553D1" w:rsidRPr="00A553D1" w:rsidRDefault="00A553D1" w:rsidP="00A553D1">
      <w:pPr>
        <w:pStyle w:val="EndNoteBibliography"/>
        <w:spacing w:after="0"/>
      </w:pPr>
      <w:r w:rsidRPr="00A553D1">
        <w:t>26.</w:t>
      </w:r>
      <w:r w:rsidRPr="00A553D1">
        <w:tab/>
        <w:t xml:space="preserve">Rodriguez-Ayllon M, Cadenas-Sánchez C, Estévez-López F, et al.: Role of physical activity and sedentary behavior in the mental health of preschoolers, children and adolescents: a systematic review and meta-analysis. </w:t>
      </w:r>
      <w:r w:rsidRPr="00A553D1">
        <w:rPr>
          <w:i/>
        </w:rPr>
        <w:t>Sports Medicine.</w:t>
      </w:r>
      <w:r w:rsidRPr="00A553D1">
        <w:t xml:space="preserve"> 2019, </w:t>
      </w:r>
      <w:r w:rsidRPr="00A553D1">
        <w:rPr>
          <w:i/>
        </w:rPr>
        <w:t>49:</w:t>
      </w:r>
      <w:r w:rsidRPr="00A553D1">
        <w:t>1383-1410.</w:t>
      </w:r>
    </w:p>
    <w:p w14:paraId="48AFDF83" w14:textId="77777777" w:rsidR="00A553D1" w:rsidRPr="00A553D1" w:rsidRDefault="00A553D1" w:rsidP="00A553D1">
      <w:pPr>
        <w:pStyle w:val="EndNoteBibliography"/>
        <w:spacing w:after="0"/>
      </w:pPr>
      <w:r w:rsidRPr="00A553D1">
        <w:t>27.</w:t>
      </w:r>
      <w:r w:rsidRPr="00A553D1">
        <w:tab/>
        <w:t xml:space="preserve">Chekroud SR, Gueorguieva R, Zheutlin AB, et al.: Association between physical exercise and mental health in 1· 2 million individuals in the USA between 2011 and 2015: a cross-sectional study. </w:t>
      </w:r>
      <w:r w:rsidRPr="00A553D1">
        <w:rPr>
          <w:i/>
        </w:rPr>
        <w:t>The Lancet Psychiatry.</w:t>
      </w:r>
      <w:r w:rsidRPr="00A553D1">
        <w:t xml:space="preserve"> 2018, </w:t>
      </w:r>
      <w:r w:rsidRPr="00A553D1">
        <w:rPr>
          <w:i/>
        </w:rPr>
        <w:t>5:</w:t>
      </w:r>
      <w:r w:rsidRPr="00A553D1">
        <w:t>739-746.</w:t>
      </w:r>
    </w:p>
    <w:p w14:paraId="5C0C18BF" w14:textId="77777777" w:rsidR="00A553D1" w:rsidRPr="00A553D1" w:rsidRDefault="00A553D1" w:rsidP="00A553D1">
      <w:pPr>
        <w:pStyle w:val="EndNoteBibliography"/>
        <w:spacing w:after="0"/>
      </w:pPr>
      <w:r w:rsidRPr="00A553D1">
        <w:t>28.</w:t>
      </w:r>
      <w:r w:rsidRPr="00A553D1">
        <w:tab/>
        <w:t xml:space="preserve">Ekkekakis P: Why Is Exercise Underutilized in Clinical Practice Despite Evidence It Is Effective? Lessons in Pragmatism From the Inclusion of Exercise in Guidelines for the Treatment of Depression in the British National Health Service. </w:t>
      </w:r>
      <w:r w:rsidRPr="00A553D1">
        <w:rPr>
          <w:i/>
        </w:rPr>
        <w:t>Kinesiology Review.</w:t>
      </w:r>
      <w:r w:rsidRPr="00A553D1">
        <w:t xml:space="preserve"> 2020, </w:t>
      </w:r>
      <w:r w:rsidRPr="00A553D1">
        <w:rPr>
          <w:i/>
        </w:rPr>
        <w:t>10:</w:t>
      </w:r>
      <w:r w:rsidRPr="00A553D1">
        <w:t>29-50.</w:t>
      </w:r>
    </w:p>
    <w:p w14:paraId="3FC2E82B" w14:textId="77777777" w:rsidR="00A553D1" w:rsidRPr="00A553D1" w:rsidRDefault="00A553D1" w:rsidP="00A553D1">
      <w:pPr>
        <w:pStyle w:val="EndNoteBibliography"/>
        <w:spacing w:after="0"/>
      </w:pPr>
      <w:r w:rsidRPr="00A553D1">
        <w:t>29.</w:t>
      </w:r>
      <w:r w:rsidRPr="00A553D1">
        <w:tab/>
      </w:r>
      <w:r w:rsidRPr="00A553D1">
        <w:rPr>
          <w:i/>
        </w:rPr>
        <w:t>Depression in adults: treatment and management</w:t>
      </w:r>
      <w:r w:rsidRPr="00A553D1">
        <w:t>. London: National Institute for Health and Care Excellence (NICE), 2022.</w:t>
      </w:r>
    </w:p>
    <w:p w14:paraId="064A43F7" w14:textId="77777777" w:rsidR="00A553D1" w:rsidRPr="00A553D1" w:rsidRDefault="00A553D1" w:rsidP="00A553D1">
      <w:pPr>
        <w:pStyle w:val="EndNoteBibliography"/>
        <w:spacing w:after="0"/>
      </w:pPr>
      <w:r w:rsidRPr="00A553D1">
        <w:t>30.</w:t>
      </w:r>
      <w:r w:rsidRPr="00A553D1">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A553D1">
        <w:rPr>
          <w:i/>
        </w:rPr>
        <w:t>The Canadian Journal of Psychiatry.</w:t>
      </w:r>
      <w:r w:rsidRPr="00A553D1">
        <w:t xml:space="preserve"> 2016, </w:t>
      </w:r>
      <w:r w:rsidRPr="00A553D1">
        <w:rPr>
          <w:i/>
        </w:rPr>
        <w:t>61:</w:t>
      </w:r>
      <w:r w:rsidRPr="00A553D1">
        <w:t>576-587.</w:t>
      </w:r>
    </w:p>
    <w:p w14:paraId="73C55809" w14:textId="77777777" w:rsidR="00A553D1" w:rsidRPr="00A553D1" w:rsidRDefault="00A553D1" w:rsidP="00A553D1">
      <w:pPr>
        <w:pStyle w:val="EndNoteBibliography"/>
        <w:spacing w:after="0"/>
      </w:pPr>
      <w:r w:rsidRPr="00A553D1">
        <w:t>31.</w:t>
      </w:r>
      <w:r w:rsidRPr="00A553D1">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A553D1">
        <w:rPr>
          <w:i/>
        </w:rPr>
        <w:t>European Psychiatry.</w:t>
      </w:r>
      <w:r w:rsidRPr="00A553D1">
        <w:t xml:space="preserve"> 2018, </w:t>
      </w:r>
      <w:r w:rsidRPr="00A553D1">
        <w:rPr>
          <w:i/>
        </w:rPr>
        <w:t>54:</w:t>
      </w:r>
      <w:r w:rsidRPr="00A553D1">
        <w:t>124-144.</w:t>
      </w:r>
    </w:p>
    <w:p w14:paraId="36E09BA8" w14:textId="77777777" w:rsidR="00A553D1" w:rsidRPr="00A553D1" w:rsidRDefault="00A553D1" w:rsidP="00A553D1">
      <w:pPr>
        <w:pStyle w:val="EndNoteBibliography"/>
        <w:spacing w:after="0"/>
      </w:pPr>
      <w:r w:rsidRPr="00A553D1">
        <w:t>32.</w:t>
      </w:r>
      <w:r w:rsidRPr="00A553D1">
        <w:tab/>
        <w:t xml:space="preserve">Malhi GS, Bassett D, Boyce P, et al.: Royal Australian and New Zealand College of Psychiatrists clinical practice guidelines for mood disorders. </w:t>
      </w:r>
      <w:r w:rsidRPr="00A553D1">
        <w:rPr>
          <w:i/>
        </w:rPr>
        <w:t>Australian &amp; New Zealand Journal of Psychiatry.</w:t>
      </w:r>
      <w:r w:rsidRPr="00A553D1">
        <w:t xml:space="preserve"> 2015, </w:t>
      </w:r>
      <w:r w:rsidRPr="00A553D1">
        <w:rPr>
          <w:i/>
        </w:rPr>
        <w:t>49:</w:t>
      </w:r>
      <w:r w:rsidRPr="00A553D1">
        <w:t>1087-1206.</w:t>
      </w:r>
    </w:p>
    <w:p w14:paraId="272D25E8" w14:textId="77777777" w:rsidR="00A553D1" w:rsidRPr="00A553D1" w:rsidRDefault="00A553D1" w:rsidP="00A553D1">
      <w:pPr>
        <w:pStyle w:val="EndNoteBibliography"/>
        <w:spacing w:after="0"/>
      </w:pPr>
      <w:r w:rsidRPr="00A553D1">
        <w:t>33.</w:t>
      </w:r>
      <w:r w:rsidRPr="00A553D1">
        <w:tab/>
        <w:t xml:space="preserve">Firth J, Cotter J, Elliott R, French P, Yung AR: A systematic review and meta-analysis of exercise interventions in schizophrenia patients. </w:t>
      </w:r>
      <w:r w:rsidRPr="00A553D1">
        <w:rPr>
          <w:i/>
        </w:rPr>
        <w:t>Psychological medicine.</w:t>
      </w:r>
      <w:r w:rsidRPr="00A553D1">
        <w:t xml:space="preserve"> 2015, </w:t>
      </w:r>
      <w:r w:rsidRPr="00A553D1">
        <w:rPr>
          <w:i/>
        </w:rPr>
        <w:t>45:</w:t>
      </w:r>
      <w:r w:rsidRPr="00A553D1">
        <w:t>1343-1361.</w:t>
      </w:r>
    </w:p>
    <w:p w14:paraId="56E17EFF" w14:textId="77777777" w:rsidR="00A553D1" w:rsidRPr="00A553D1" w:rsidRDefault="00A553D1" w:rsidP="00A553D1">
      <w:pPr>
        <w:pStyle w:val="EndNoteBibliography"/>
        <w:spacing w:after="0"/>
      </w:pPr>
      <w:r w:rsidRPr="00A553D1">
        <w:t>34.</w:t>
      </w:r>
      <w:r w:rsidRPr="00A553D1">
        <w:tab/>
        <w:t xml:space="preserve">Dauwan M, Begemann MJ, Heringa SM, Sommer IE: Exercise improves clinical symptoms, quality of life, global functioning, and depression in schizophrenia: a systematic review and meta-analysis. </w:t>
      </w:r>
      <w:r w:rsidRPr="00A553D1">
        <w:rPr>
          <w:i/>
        </w:rPr>
        <w:t>Schizophrenia bulletin.</w:t>
      </w:r>
      <w:r w:rsidRPr="00A553D1">
        <w:t xml:space="preserve"> 2016, </w:t>
      </w:r>
      <w:r w:rsidRPr="00A553D1">
        <w:rPr>
          <w:i/>
        </w:rPr>
        <w:t>42:</w:t>
      </w:r>
      <w:r w:rsidRPr="00A553D1">
        <w:t>588-599.</w:t>
      </w:r>
    </w:p>
    <w:p w14:paraId="2FABF69D" w14:textId="77777777" w:rsidR="00A553D1" w:rsidRPr="00A553D1" w:rsidRDefault="00A553D1" w:rsidP="00A553D1">
      <w:pPr>
        <w:pStyle w:val="EndNoteBibliography"/>
        <w:spacing w:after="0"/>
      </w:pPr>
      <w:r w:rsidRPr="00A553D1">
        <w:t>35.</w:t>
      </w:r>
      <w:r w:rsidRPr="00A553D1">
        <w:tab/>
        <w:t xml:space="preserve">Brokmeier LL, Firth J, Vancampfort D, et al.: Does physical activity reduce the risk of psychosis? A systematic review and meta-analysis of prospective studies. </w:t>
      </w:r>
      <w:r w:rsidRPr="00A553D1">
        <w:rPr>
          <w:i/>
        </w:rPr>
        <w:t>Psychiatry research.</w:t>
      </w:r>
      <w:r w:rsidRPr="00A553D1">
        <w:t xml:space="preserve"> 2020, </w:t>
      </w:r>
      <w:r w:rsidRPr="00A553D1">
        <w:rPr>
          <w:i/>
        </w:rPr>
        <w:t>284:</w:t>
      </w:r>
      <w:r w:rsidRPr="00A553D1">
        <w:t>112675.</w:t>
      </w:r>
    </w:p>
    <w:p w14:paraId="4C100F77" w14:textId="77777777" w:rsidR="00A553D1" w:rsidRPr="00A553D1" w:rsidRDefault="00A553D1" w:rsidP="00A553D1">
      <w:pPr>
        <w:pStyle w:val="EndNoteBibliography"/>
        <w:spacing w:after="0"/>
      </w:pPr>
      <w:r w:rsidRPr="00A553D1">
        <w:t>36.</w:t>
      </w:r>
      <w:r w:rsidRPr="00A553D1">
        <w:tab/>
        <w:t xml:space="preserve">Brondino N, Rocchetti M, Fusar‐Poli L, et al.: A systematic review of cognitive effects of exercise in depression. </w:t>
      </w:r>
      <w:r w:rsidRPr="00A553D1">
        <w:rPr>
          <w:i/>
        </w:rPr>
        <w:t>Acta Psychiatrica Scandinavica.</w:t>
      </w:r>
      <w:r w:rsidRPr="00A553D1">
        <w:t xml:space="preserve"> 2017, </w:t>
      </w:r>
      <w:r w:rsidRPr="00A553D1">
        <w:rPr>
          <w:i/>
        </w:rPr>
        <w:t>135:</w:t>
      </w:r>
      <w:r w:rsidRPr="00A553D1">
        <w:t>285-295.</w:t>
      </w:r>
    </w:p>
    <w:p w14:paraId="79F848FF" w14:textId="77777777" w:rsidR="00A553D1" w:rsidRPr="00A553D1" w:rsidRDefault="00A553D1" w:rsidP="00A553D1">
      <w:pPr>
        <w:pStyle w:val="EndNoteBibliography"/>
        <w:spacing w:after="0"/>
      </w:pPr>
      <w:r w:rsidRPr="00A553D1">
        <w:lastRenderedPageBreak/>
        <w:t>37.</w:t>
      </w:r>
      <w:r w:rsidRPr="00A553D1">
        <w:tab/>
        <w:t xml:space="preserve">Ashdown-Franks G, Firth J, Carney R, et al.: Exercise as medicine for mental and substance use disorders: a meta-review of the benefits for neuropsychiatric and cognitive outcomes. </w:t>
      </w:r>
      <w:r w:rsidRPr="00A553D1">
        <w:rPr>
          <w:i/>
        </w:rPr>
        <w:t>Sports Medicine.</w:t>
      </w:r>
      <w:r w:rsidRPr="00A553D1">
        <w:t xml:space="preserve"> 2020, </w:t>
      </w:r>
      <w:r w:rsidRPr="00A553D1">
        <w:rPr>
          <w:i/>
        </w:rPr>
        <w:t>50:</w:t>
      </w:r>
      <w:r w:rsidRPr="00A553D1">
        <w:t>151-170.</w:t>
      </w:r>
    </w:p>
    <w:p w14:paraId="5CED51FE" w14:textId="77777777" w:rsidR="00A553D1" w:rsidRPr="00A553D1" w:rsidRDefault="00A553D1" w:rsidP="00A553D1">
      <w:pPr>
        <w:pStyle w:val="EndNoteBibliography"/>
        <w:spacing w:after="0"/>
      </w:pPr>
      <w:r w:rsidRPr="00A553D1">
        <w:t>38.</w:t>
      </w:r>
      <w:r w:rsidRPr="00A553D1">
        <w:tab/>
        <w:t xml:space="preserve">Melo MCA, Daher EDF, Albuquerque SGC, de Bruin VMS: Exercise in bipolar patients: a systematic review. </w:t>
      </w:r>
      <w:r w:rsidRPr="00A553D1">
        <w:rPr>
          <w:i/>
        </w:rPr>
        <w:t>Journal of Affective Disorders.</w:t>
      </w:r>
      <w:r w:rsidRPr="00A553D1">
        <w:t xml:space="preserve"> 2016, </w:t>
      </w:r>
      <w:r w:rsidRPr="00A553D1">
        <w:rPr>
          <w:i/>
        </w:rPr>
        <w:t>198:</w:t>
      </w:r>
      <w:r w:rsidRPr="00A553D1">
        <w:t>32-38.</w:t>
      </w:r>
    </w:p>
    <w:p w14:paraId="3BBD7403" w14:textId="77777777" w:rsidR="00A553D1" w:rsidRPr="00A553D1" w:rsidRDefault="00A553D1" w:rsidP="00A553D1">
      <w:pPr>
        <w:pStyle w:val="EndNoteBibliography"/>
        <w:spacing w:after="0"/>
      </w:pPr>
      <w:r w:rsidRPr="00A553D1">
        <w:t>39.</w:t>
      </w:r>
      <w:r w:rsidRPr="00A553D1">
        <w:tab/>
        <w:t xml:space="preserve">Borsboom D, Cramer AO, Schmittmann VD, Epskamp S, Waldorp LJ: The small world of psychopathology. </w:t>
      </w:r>
      <w:r w:rsidRPr="00A553D1">
        <w:rPr>
          <w:i/>
        </w:rPr>
        <w:t>PloS one.</w:t>
      </w:r>
      <w:r w:rsidRPr="00A553D1">
        <w:t xml:space="preserve"> 2011, </w:t>
      </w:r>
      <w:r w:rsidRPr="00A553D1">
        <w:rPr>
          <w:i/>
        </w:rPr>
        <w:t>6:</w:t>
      </w:r>
      <w:r w:rsidRPr="00A553D1">
        <w:t>e27407.</w:t>
      </w:r>
    </w:p>
    <w:p w14:paraId="3CAB155F" w14:textId="77777777" w:rsidR="00A553D1" w:rsidRPr="00A553D1" w:rsidRDefault="00A553D1" w:rsidP="00A553D1">
      <w:pPr>
        <w:pStyle w:val="EndNoteBibliography"/>
        <w:spacing w:after="0"/>
      </w:pPr>
      <w:r w:rsidRPr="00A553D1">
        <w:t>40.</w:t>
      </w:r>
      <w:r w:rsidRPr="00A553D1">
        <w:tab/>
        <w:t xml:space="preserve">Newson JJ, Pastukh V, Thiagarajan TC: Poor separation of clinical symptom profiles by DSM-5 disorder criteria. </w:t>
      </w:r>
      <w:r w:rsidRPr="00A553D1">
        <w:rPr>
          <w:i/>
        </w:rPr>
        <w:t>Frontiers in psychiatry.</w:t>
      </w:r>
      <w:r w:rsidRPr="00A553D1">
        <w:t xml:space="preserve"> 2021, </w:t>
      </w:r>
      <w:r w:rsidRPr="00A553D1">
        <w:rPr>
          <w:i/>
        </w:rPr>
        <w:t>12</w:t>
      </w:r>
      <w:r w:rsidRPr="00A553D1">
        <w:t>.</w:t>
      </w:r>
    </w:p>
    <w:p w14:paraId="279927BB" w14:textId="77777777" w:rsidR="00A553D1" w:rsidRPr="00A553D1" w:rsidRDefault="00A553D1" w:rsidP="00A553D1">
      <w:pPr>
        <w:pStyle w:val="EndNoteBibliography"/>
        <w:spacing w:after="0"/>
      </w:pPr>
      <w:r w:rsidRPr="00A553D1">
        <w:t>41.</w:t>
      </w:r>
      <w:r w:rsidRPr="00A553D1">
        <w:tab/>
        <w:t xml:space="preserve">Murri MB, Ekkekakis P, Menchetti M, et al.: Physical exercise for late-life depression: effects on symptom dimensions and time course. </w:t>
      </w:r>
      <w:r w:rsidRPr="00A553D1">
        <w:rPr>
          <w:i/>
        </w:rPr>
        <w:t>Journal of Affective Disorders.</w:t>
      </w:r>
      <w:r w:rsidRPr="00A553D1">
        <w:t xml:space="preserve"> 2018, </w:t>
      </w:r>
      <w:r w:rsidRPr="00A553D1">
        <w:rPr>
          <w:i/>
        </w:rPr>
        <w:t>230:</w:t>
      </w:r>
      <w:r w:rsidRPr="00A553D1">
        <w:t>65-70.</w:t>
      </w:r>
    </w:p>
    <w:p w14:paraId="2D5E4B36" w14:textId="77777777" w:rsidR="00A553D1" w:rsidRPr="00A553D1" w:rsidRDefault="00A553D1" w:rsidP="00A553D1">
      <w:pPr>
        <w:pStyle w:val="EndNoteBibliography"/>
        <w:spacing w:after="0"/>
      </w:pPr>
      <w:r w:rsidRPr="00A553D1">
        <w:t>42.</w:t>
      </w:r>
      <w:r w:rsidRPr="00A553D1">
        <w:tab/>
        <w:t xml:space="preserve">Uher R, Perlis R, Henigsberg N, et al.: Depression symptom dimensions as predictors of antidepressant treatment outcome: replicable evidence for interest-activity symptoms. </w:t>
      </w:r>
      <w:r w:rsidRPr="00A553D1">
        <w:rPr>
          <w:i/>
        </w:rPr>
        <w:t>Psychological medicine.</w:t>
      </w:r>
      <w:r w:rsidRPr="00A553D1">
        <w:t xml:space="preserve"> 2012, </w:t>
      </w:r>
      <w:r w:rsidRPr="00A553D1">
        <w:rPr>
          <w:i/>
        </w:rPr>
        <w:t>42:</w:t>
      </w:r>
      <w:r w:rsidRPr="00A553D1">
        <w:t>967-980.</w:t>
      </w:r>
    </w:p>
    <w:p w14:paraId="0B328322" w14:textId="77777777" w:rsidR="00A553D1" w:rsidRPr="00A553D1" w:rsidRDefault="00A553D1" w:rsidP="00A553D1">
      <w:pPr>
        <w:pStyle w:val="EndNoteBibliography"/>
        <w:spacing w:after="0"/>
      </w:pPr>
      <w:r w:rsidRPr="00A553D1">
        <w:t>43.</w:t>
      </w:r>
      <w:r w:rsidRPr="00A553D1">
        <w:tab/>
        <w:t xml:space="preserve">Iniesta R, Malki K, Maier W, et al.: Combining clinical variables to optimize prediction of antidepressant treatment outcomes. </w:t>
      </w:r>
      <w:r w:rsidRPr="00A553D1">
        <w:rPr>
          <w:i/>
        </w:rPr>
        <w:t>Journal of psychiatric research.</w:t>
      </w:r>
      <w:r w:rsidRPr="00A553D1">
        <w:t xml:space="preserve"> 2016, </w:t>
      </w:r>
      <w:r w:rsidRPr="00A553D1">
        <w:rPr>
          <w:i/>
        </w:rPr>
        <w:t>78:</w:t>
      </w:r>
      <w:r w:rsidRPr="00A553D1">
        <w:t>94-102.</w:t>
      </w:r>
    </w:p>
    <w:p w14:paraId="69333905" w14:textId="77777777" w:rsidR="00A553D1" w:rsidRPr="00A553D1" w:rsidRDefault="00A553D1" w:rsidP="00A553D1">
      <w:pPr>
        <w:pStyle w:val="EndNoteBibliography"/>
        <w:spacing w:after="0"/>
      </w:pPr>
      <w:r w:rsidRPr="00A553D1">
        <w:t>44.</w:t>
      </w:r>
      <w:r w:rsidRPr="00A553D1">
        <w:tab/>
        <w:t xml:space="preserve">Fried EI, Nesse RM: Depression sum-scores don’t add up: why analyzing specific depression symptoms is essential. </w:t>
      </w:r>
      <w:r w:rsidRPr="00A553D1">
        <w:rPr>
          <w:i/>
        </w:rPr>
        <w:t>BMC medicine.</w:t>
      </w:r>
      <w:r w:rsidRPr="00A553D1">
        <w:t xml:space="preserve"> 2015, </w:t>
      </w:r>
      <w:r w:rsidRPr="00A553D1">
        <w:rPr>
          <w:i/>
        </w:rPr>
        <w:t>13:</w:t>
      </w:r>
      <w:r w:rsidRPr="00A553D1">
        <w:t>1-11.</w:t>
      </w:r>
    </w:p>
    <w:p w14:paraId="644F3E60" w14:textId="77777777" w:rsidR="00A553D1" w:rsidRPr="00A553D1" w:rsidRDefault="00A553D1" w:rsidP="00A553D1">
      <w:pPr>
        <w:pStyle w:val="EndNoteBibliography"/>
        <w:spacing w:after="0"/>
      </w:pPr>
      <w:r w:rsidRPr="00A553D1">
        <w:t>45.</w:t>
      </w:r>
      <w:r w:rsidRPr="00A553D1">
        <w:tab/>
        <w:t xml:space="preserve">Newson JJ, Thiagarajan TC: Assessment of population well-being with the Mental Health Quotient (MHQ): development and usability study. </w:t>
      </w:r>
      <w:r w:rsidRPr="00A553D1">
        <w:rPr>
          <w:i/>
        </w:rPr>
        <w:t>JMIR Mental Health.</w:t>
      </w:r>
      <w:r w:rsidRPr="00A553D1">
        <w:t xml:space="preserve"> 2020, </w:t>
      </w:r>
      <w:r w:rsidRPr="00A553D1">
        <w:rPr>
          <w:i/>
        </w:rPr>
        <w:t>7:</w:t>
      </w:r>
      <w:r w:rsidRPr="00A553D1">
        <w:t>e17935.</w:t>
      </w:r>
    </w:p>
    <w:p w14:paraId="4E19A1ED" w14:textId="77777777" w:rsidR="00A553D1" w:rsidRPr="00A553D1" w:rsidRDefault="00A553D1" w:rsidP="00A553D1">
      <w:pPr>
        <w:pStyle w:val="EndNoteBibliography"/>
        <w:spacing w:after="0"/>
      </w:pPr>
      <w:r w:rsidRPr="00A553D1">
        <w:t>46.</w:t>
      </w:r>
      <w:r w:rsidRPr="00A553D1">
        <w:tab/>
        <w:t xml:space="preserve">Newson JJ, Pastukh V, Thiagarajan TC: Assessment of Population Well-being With the Mental Health Quotient: Validation Study. </w:t>
      </w:r>
      <w:r w:rsidRPr="00A553D1">
        <w:rPr>
          <w:i/>
        </w:rPr>
        <w:t>JMIR Mental Health.</w:t>
      </w:r>
      <w:r w:rsidRPr="00A553D1">
        <w:t xml:space="preserve"> 2022, </w:t>
      </w:r>
      <w:r w:rsidRPr="00A553D1">
        <w:rPr>
          <w:i/>
        </w:rPr>
        <w:t>9:</w:t>
      </w:r>
      <w:r w:rsidRPr="00A553D1">
        <w:t>e34105.</w:t>
      </w:r>
    </w:p>
    <w:p w14:paraId="0886E41A" w14:textId="77777777" w:rsidR="00A553D1" w:rsidRPr="00A553D1" w:rsidRDefault="00A553D1" w:rsidP="00A553D1">
      <w:pPr>
        <w:pStyle w:val="EndNoteBibliography"/>
        <w:spacing w:after="0"/>
      </w:pPr>
      <w:r w:rsidRPr="00A553D1">
        <w:t>47.</w:t>
      </w:r>
      <w:r w:rsidRPr="00A553D1">
        <w:tab/>
        <w:t>RCoreTeam: R: A language and environment for statistical computing. R Foundation for Statistical Computing, Vienna, Austria., 2022.</w:t>
      </w:r>
    </w:p>
    <w:p w14:paraId="1B26AD95" w14:textId="77777777" w:rsidR="00A553D1" w:rsidRPr="00A553D1" w:rsidRDefault="00A553D1" w:rsidP="00A553D1">
      <w:pPr>
        <w:pStyle w:val="EndNoteBibliography"/>
        <w:spacing w:after="0"/>
      </w:pPr>
      <w:r w:rsidRPr="00A553D1">
        <w:t>48.</w:t>
      </w:r>
      <w:r w:rsidRPr="00A553D1">
        <w:tab/>
        <w:t xml:space="preserve">McCaffrey DF, Ridgeway G, Morral AR: Propensity score estimation with boosted regression for evaluating causal effects in observational studies. </w:t>
      </w:r>
      <w:r w:rsidRPr="00A553D1">
        <w:rPr>
          <w:i/>
        </w:rPr>
        <w:t>Psychological methods.</w:t>
      </w:r>
      <w:r w:rsidRPr="00A553D1">
        <w:t xml:space="preserve"> 2004, </w:t>
      </w:r>
      <w:r w:rsidRPr="00A553D1">
        <w:rPr>
          <w:i/>
        </w:rPr>
        <w:t>9:</w:t>
      </w:r>
      <w:r w:rsidRPr="00A553D1">
        <w:t>403.</w:t>
      </w:r>
    </w:p>
    <w:p w14:paraId="1C9C84DF" w14:textId="77777777" w:rsidR="00A553D1" w:rsidRPr="00A553D1" w:rsidRDefault="00A553D1" w:rsidP="00A553D1">
      <w:pPr>
        <w:pStyle w:val="EndNoteBibliography"/>
        <w:spacing w:after="0"/>
      </w:pPr>
      <w:r w:rsidRPr="00A553D1">
        <w:t>49.</w:t>
      </w:r>
      <w:r w:rsidRPr="00A553D1">
        <w:tab/>
        <w:t xml:space="preserve">Friedman JH: Greedy function approximation: a gradient boosting machine. </w:t>
      </w:r>
      <w:r w:rsidRPr="00A553D1">
        <w:rPr>
          <w:i/>
        </w:rPr>
        <w:t>Annals of statistics.</w:t>
      </w:r>
      <w:r w:rsidRPr="00A553D1">
        <w:t xml:space="preserve"> 2001</w:t>
      </w:r>
      <w:r w:rsidRPr="00A553D1">
        <w:rPr>
          <w:i/>
        </w:rPr>
        <w:t>:</w:t>
      </w:r>
      <w:r w:rsidRPr="00A553D1">
        <w:t>1189-1232.</w:t>
      </w:r>
    </w:p>
    <w:p w14:paraId="35454F89" w14:textId="77777777" w:rsidR="00A553D1" w:rsidRPr="00A553D1" w:rsidRDefault="00A553D1" w:rsidP="00A553D1">
      <w:pPr>
        <w:pStyle w:val="EndNoteBibliography"/>
        <w:spacing w:after="0"/>
      </w:pPr>
      <w:r w:rsidRPr="00A553D1">
        <w:t>50.</w:t>
      </w:r>
      <w:r w:rsidRPr="00A553D1">
        <w:tab/>
        <w:t xml:space="preserve">Greifer N: WeightIt: weighting for covariate balance in observational studies. </w:t>
      </w:r>
      <w:r w:rsidRPr="00A553D1">
        <w:rPr>
          <w:i/>
        </w:rPr>
        <w:t>R package version 0.10.</w:t>
      </w:r>
      <w:r w:rsidRPr="00A553D1">
        <w:t xml:space="preserve"> 2020, </w:t>
      </w:r>
      <w:r w:rsidRPr="00A553D1">
        <w:rPr>
          <w:i/>
        </w:rPr>
        <w:t>2</w:t>
      </w:r>
      <w:r w:rsidRPr="00A553D1">
        <w:t>.</w:t>
      </w:r>
    </w:p>
    <w:p w14:paraId="5AF82FE0" w14:textId="77777777" w:rsidR="00A553D1" w:rsidRPr="00A553D1" w:rsidRDefault="00A553D1" w:rsidP="00A553D1">
      <w:pPr>
        <w:pStyle w:val="EndNoteBibliography"/>
        <w:spacing w:after="0"/>
      </w:pPr>
      <w:r w:rsidRPr="00A553D1">
        <w:t>51.</w:t>
      </w:r>
      <w:r w:rsidRPr="00A553D1">
        <w:tab/>
        <w:t xml:space="preserve">Rosenbaum PR, Rubin DB: The central role of the propensity score in observational studies for causal effects. </w:t>
      </w:r>
      <w:r w:rsidRPr="00A553D1">
        <w:rPr>
          <w:i/>
        </w:rPr>
        <w:t>Biometrika.</w:t>
      </w:r>
      <w:r w:rsidRPr="00A553D1">
        <w:t xml:space="preserve"> 1983, </w:t>
      </w:r>
      <w:r w:rsidRPr="00A553D1">
        <w:rPr>
          <w:i/>
        </w:rPr>
        <w:t>70:</w:t>
      </w:r>
      <w:r w:rsidRPr="00A553D1">
        <w:t>41-55.</w:t>
      </w:r>
    </w:p>
    <w:p w14:paraId="0AF2F6A9" w14:textId="77777777" w:rsidR="00A553D1" w:rsidRPr="00A553D1" w:rsidRDefault="00A553D1" w:rsidP="00A553D1">
      <w:pPr>
        <w:pStyle w:val="EndNoteBibliography"/>
        <w:spacing w:after="0"/>
      </w:pPr>
      <w:r w:rsidRPr="00A553D1">
        <w:t>52.</w:t>
      </w:r>
      <w:r w:rsidRPr="00A553D1">
        <w:tab/>
        <w:t xml:space="preserve">Tu C: Comparison of various machine learning algorithms for estimating generalized propensity score. </w:t>
      </w:r>
      <w:r w:rsidRPr="00A553D1">
        <w:rPr>
          <w:i/>
        </w:rPr>
        <w:t>Journal of Statistical Computation and Simulation.</w:t>
      </w:r>
      <w:r w:rsidRPr="00A553D1">
        <w:t xml:space="preserve"> 2019, </w:t>
      </w:r>
      <w:r w:rsidRPr="00A553D1">
        <w:rPr>
          <w:i/>
        </w:rPr>
        <w:t>89:</w:t>
      </w:r>
      <w:r w:rsidRPr="00A553D1">
        <w:t>708-719.</w:t>
      </w:r>
    </w:p>
    <w:p w14:paraId="4CB368C3" w14:textId="77777777" w:rsidR="00A553D1" w:rsidRPr="00A553D1" w:rsidRDefault="00A553D1" w:rsidP="00A553D1">
      <w:pPr>
        <w:pStyle w:val="EndNoteBibliography"/>
        <w:spacing w:after="0"/>
      </w:pPr>
      <w:r w:rsidRPr="00A553D1">
        <w:t>53.</w:t>
      </w:r>
      <w:r w:rsidRPr="00A553D1">
        <w:tab/>
        <w:t xml:space="preserve">Lee BK, Lessler J, Stuart EA: Improving propensity score weighting using machine learning. </w:t>
      </w:r>
      <w:r w:rsidRPr="00A553D1">
        <w:rPr>
          <w:i/>
        </w:rPr>
        <w:t>Statistics in medicine.</w:t>
      </w:r>
      <w:r w:rsidRPr="00A553D1">
        <w:t xml:space="preserve"> 2010, </w:t>
      </w:r>
      <w:r w:rsidRPr="00A553D1">
        <w:rPr>
          <w:i/>
        </w:rPr>
        <w:t>29:</w:t>
      </w:r>
      <w:r w:rsidRPr="00A553D1">
        <w:t>337-346.</w:t>
      </w:r>
    </w:p>
    <w:p w14:paraId="7F387A6D" w14:textId="77777777" w:rsidR="00A553D1" w:rsidRPr="00A553D1" w:rsidRDefault="00A553D1" w:rsidP="00A553D1">
      <w:pPr>
        <w:pStyle w:val="EndNoteBibliography"/>
        <w:spacing w:after="0"/>
      </w:pPr>
      <w:r w:rsidRPr="00A553D1">
        <w:t>54.</w:t>
      </w:r>
      <w:r w:rsidRPr="00A553D1">
        <w:tab/>
        <w:t xml:space="preserve">Lee BK, Lessler J, Stuart EA: Weight trimming and propensity score weighting. </w:t>
      </w:r>
      <w:r w:rsidRPr="00A553D1">
        <w:rPr>
          <w:i/>
        </w:rPr>
        <w:t>PloS one.</w:t>
      </w:r>
      <w:r w:rsidRPr="00A553D1">
        <w:t xml:space="preserve"> 2011, </w:t>
      </w:r>
      <w:r w:rsidRPr="00A553D1">
        <w:rPr>
          <w:i/>
        </w:rPr>
        <w:t>6:</w:t>
      </w:r>
      <w:r w:rsidRPr="00A553D1">
        <w:t>e18174.</w:t>
      </w:r>
    </w:p>
    <w:p w14:paraId="6CE65DAE" w14:textId="77777777" w:rsidR="00A553D1" w:rsidRPr="00A553D1" w:rsidRDefault="00A553D1" w:rsidP="00A553D1">
      <w:pPr>
        <w:pStyle w:val="EndNoteBibliography"/>
        <w:spacing w:after="0"/>
      </w:pPr>
      <w:r w:rsidRPr="00A553D1">
        <w:t>55.</w:t>
      </w:r>
      <w:r w:rsidRPr="00A553D1">
        <w:tab/>
        <w:t xml:space="preserve">Cham H, West SG: Propensity score analysis with missing data. </w:t>
      </w:r>
      <w:r w:rsidRPr="00A553D1">
        <w:rPr>
          <w:i/>
        </w:rPr>
        <w:t>Psychological methods.</w:t>
      </w:r>
      <w:r w:rsidRPr="00A553D1">
        <w:t xml:space="preserve"> 2016, </w:t>
      </w:r>
      <w:r w:rsidRPr="00A553D1">
        <w:rPr>
          <w:i/>
        </w:rPr>
        <w:t>21:</w:t>
      </w:r>
      <w:r w:rsidRPr="00A553D1">
        <w:t>427.</w:t>
      </w:r>
    </w:p>
    <w:p w14:paraId="4F73356C" w14:textId="77777777" w:rsidR="00A553D1" w:rsidRPr="00A553D1" w:rsidRDefault="00A553D1" w:rsidP="00A553D1">
      <w:pPr>
        <w:pStyle w:val="EndNoteBibliography"/>
        <w:spacing w:after="0"/>
      </w:pPr>
      <w:r w:rsidRPr="00A553D1">
        <w:t>56.</w:t>
      </w:r>
      <w:r w:rsidRPr="00A553D1">
        <w:tab/>
        <w:t xml:space="preserve">Coffman DL, Zhou J, Cai X: Comparison of methods for handling covariate missingness in propensity score estimation with a binary exposure. </w:t>
      </w:r>
      <w:r w:rsidRPr="00A553D1">
        <w:rPr>
          <w:i/>
        </w:rPr>
        <w:t>BMC medical research methodology.</w:t>
      </w:r>
      <w:r w:rsidRPr="00A553D1">
        <w:t xml:space="preserve"> 2020, </w:t>
      </w:r>
      <w:r w:rsidRPr="00A553D1">
        <w:rPr>
          <w:i/>
        </w:rPr>
        <w:t>20:</w:t>
      </w:r>
      <w:r w:rsidRPr="00A553D1">
        <w:t>1-14.</w:t>
      </w:r>
    </w:p>
    <w:p w14:paraId="4800E462" w14:textId="77777777" w:rsidR="00A553D1" w:rsidRPr="00A553D1" w:rsidRDefault="00A553D1" w:rsidP="00A553D1">
      <w:pPr>
        <w:pStyle w:val="EndNoteBibliography"/>
        <w:spacing w:after="0"/>
      </w:pPr>
      <w:r w:rsidRPr="00A553D1">
        <w:t>57.</w:t>
      </w:r>
      <w:r w:rsidRPr="00A553D1">
        <w:tab/>
        <w:t xml:space="preserve">Funk MJ, Westreich D, Wiesen C, et al.: Doubly robust estimation of causal effects. </w:t>
      </w:r>
      <w:r w:rsidRPr="00A553D1">
        <w:rPr>
          <w:i/>
        </w:rPr>
        <w:t>American journal of epidemiology.</w:t>
      </w:r>
      <w:r w:rsidRPr="00A553D1">
        <w:t xml:space="preserve"> 2011, </w:t>
      </w:r>
      <w:r w:rsidRPr="00A553D1">
        <w:rPr>
          <w:i/>
        </w:rPr>
        <w:t>173:</w:t>
      </w:r>
      <w:r w:rsidRPr="00A553D1">
        <w:t>761-767.</w:t>
      </w:r>
    </w:p>
    <w:p w14:paraId="33C9C883" w14:textId="77777777" w:rsidR="00A553D1" w:rsidRPr="00A553D1" w:rsidRDefault="00A553D1" w:rsidP="00A553D1">
      <w:pPr>
        <w:pStyle w:val="EndNoteBibliography"/>
        <w:spacing w:after="0"/>
      </w:pPr>
      <w:r w:rsidRPr="00A553D1">
        <w:t>58.</w:t>
      </w:r>
      <w:r w:rsidRPr="00A553D1">
        <w:tab/>
        <w:t xml:space="preserve">Setodji CM, McCaffrey DF, Burgette LF, Almirall D, Griffin BA: The right tool for the job: Choosing between covariate balancing and generalized boosted model propensity scores. </w:t>
      </w:r>
      <w:r w:rsidRPr="00A553D1">
        <w:rPr>
          <w:i/>
        </w:rPr>
        <w:t>Epidemiology (Cambridge, Mass.).</w:t>
      </w:r>
      <w:r w:rsidRPr="00A553D1">
        <w:t xml:space="preserve"> 2017, </w:t>
      </w:r>
      <w:r w:rsidRPr="00A553D1">
        <w:rPr>
          <w:i/>
        </w:rPr>
        <w:t>28:</w:t>
      </w:r>
      <w:r w:rsidRPr="00A553D1">
        <w:t>802.</w:t>
      </w:r>
    </w:p>
    <w:p w14:paraId="12D23BCF" w14:textId="77777777" w:rsidR="00A553D1" w:rsidRPr="00A553D1" w:rsidRDefault="00A553D1" w:rsidP="00A553D1">
      <w:pPr>
        <w:pStyle w:val="EndNoteBibliography"/>
        <w:spacing w:after="0"/>
      </w:pPr>
      <w:r w:rsidRPr="00A553D1">
        <w:lastRenderedPageBreak/>
        <w:t>59.</w:t>
      </w:r>
      <w:r w:rsidRPr="00A553D1">
        <w:tab/>
        <w:t xml:space="preserve">Vancampfort D, Firth J, Schuch FB, et al.: Sedentary behavior and physical activity levels in people with schizophrenia, bipolar disorder and major depressive disorder: a global systematic review and meta‐analysis. </w:t>
      </w:r>
      <w:r w:rsidRPr="00A553D1">
        <w:rPr>
          <w:i/>
        </w:rPr>
        <w:t>World Psychiatry.</w:t>
      </w:r>
      <w:r w:rsidRPr="00A553D1">
        <w:t xml:space="preserve"> 2017, </w:t>
      </w:r>
      <w:r w:rsidRPr="00A553D1">
        <w:rPr>
          <w:i/>
        </w:rPr>
        <w:t>16:</w:t>
      </w:r>
      <w:r w:rsidRPr="00A553D1">
        <w:t>308-315.</w:t>
      </w:r>
    </w:p>
    <w:p w14:paraId="7773DAFA" w14:textId="77777777" w:rsidR="00A553D1" w:rsidRPr="00A553D1" w:rsidRDefault="00A553D1" w:rsidP="00A553D1">
      <w:pPr>
        <w:pStyle w:val="EndNoteBibliography"/>
        <w:spacing w:after="0"/>
      </w:pPr>
      <w:r w:rsidRPr="00A553D1">
        <w:t>60.</w:t>
      </w:r>
      <w:r w:rsidRPr="00A553D1">
        <w:tab/>
        <w:t xml:space="preserve">Bidzan-Bluma I, Lipowska M: Physical activity and cognitive functioning of children: a systematic review. </w:t>
      </w:r>
      <w:r w:rsidRPr="00A553D1">
        <w:rPr>
          <w:i/>
        </w:rPr>
        <w:t>International journal of environmental research and public health.</w:t>
      </w:r>
      <w:r w:rsidRPr="00A553D1">
        <w:t xml:space="preserve"> 2018, </w:t>
      </w:r>
      <w:r w:rsidRPr="00A553D1">
        <w:rPr>
          <w:i/>
        </w:rPr>
        <w:t>15:</w:t>
      </w:r>
      <w:r w:rsidRPr="00A553D1">
        <w:t>800.</w:t>
      </w:r>
    </w:p>
    <w:p w14:paraId="759C7ADC" w14:textId="77777777" w:rsidR="00A553D1" w:rsidRPr="00A553D1" w:rsidRDefault="00A553D1" w:rsidP="00A553D1">
      <w:pPr>
        <w:pStyle w:val="EndNoteBibliography"/>
        <w:spacing w:after="0"/>
      </w:pPr>
      <w:r w:rsidRPr="00A553D1">
        <w:t>61.</w:t>
      </w:r>
      <w:r w:rsidRPr="00A553D1">
        <w:tab/>
        <w:t xml:space="preserve">Carvalho A, Rea IM, Parimon T, Cusack BJ: Physical activity and cognitive function in individuals over 60 years of age: a systematic review. </w:t>
      </w:r>
      <w:r w:rsidRPr="00A553D1">
        <w:rPr>
          <w:i/>
        </w:rPr>
        <w:t>Clinical interventions in aging.</w:t>
      </w:r>
      <w:r w:rsidRPr="00A553D1">
        <w:t xml:space="preserve"> 2014</w:t>
      </w:r>
      <w:r w:rsidRPr="00A553D1">
        <w:rPr>
          <w:i/>
        </w:rPr>
        <w:t>:</w:t>
      </w:r>
      <w:r w:rsidRPr="00A553D1">
        <w:t>661-682.</w:t>
      </w:r>
    </w:p>
    <w:p w14:paraId="2D90035F" w14:textId="77777777" w:rsidR="00A553D1" w:rsidRPr="00A553D1" w:rsidRDefault="00A553D1" w:rsidP="00A553D1">
      <w:pPr>
        <w:pStyle w:val="EndNoteBibliography"/>
        <w:spacing w:after="0"/>
      </w:pPr>
      <w:r w:rsidRPr="00A553D1">
        <w:t>62.</w:t>
      </w:r>
      <w:r w:rsidRPr="00A553D1">
        <w:tab/>
        <w:t xml:space="preserve">Laborde S, Dosseville F, Allen MS: Emotional intelligence in sport and exercise: A systematic review. </w:t>
      </w:r>
      <w:r w:rsidRPr="00A553D1">
        <w:rPr>
          <w:i/>
        </w:rPr>
        <w:t>Scandinavian journal of medicine &amp; science in sports.</w:t>
      </w:r>
      <w:r w:rsidRPr="00A553D1">
        <w:t xml:space="preserve"> 2016, </w:t>
      </w:r>
      <w:r w:rsidRPr="00A553D1">
        <w:rPr>
          <w:i/>
        </w:rPr>
        <w:t>26:</w:t>
      </w:r>
      <w:r w:rsidRPr="00A553D1">
        <w:t>862-874.</w:t>
      </w:r>
    </w:p>
    <w:p w14:paraId="0A228EFF" w14:textId="77777777" w:rsidR="00A553D1" w:rsidRPr="00A553D1" w:rsidRDefault="00A553D1" w:rsidP="00A553D1">
      <w:pPr>
        <w:pStyle w:val="EndNoteBibliography"/>
        <w:spacing w:after="0"/>
      </w:pPr>
      <w:r w:rsidRPr="00A553D1">
        <w:t>63.</w:t>
      </w:r>
      <w:r w:rsidRPr="00A553D1">
        <w:tab/>
        <w:t xml:space="preserve">Shanahan L, Steinhoff A, Bechtiger L, et al.: Emotional distress in young adults during the COVID-19 pandemic: evidence of risk and resilience from a longitudinal cohort study. </w:t>
      </w:r>
      <w:r w:rsidRPr="00A553D1">
        <w:rPr>
          <w:i/>
        </w:rPr>
        <w:t>Psychological medicine.</w:t>
      </w:r>
      <w:r w:rsidRPr="00A553D1">
        <w:t xml:space="preserve"> 2022, </w:t>
      </w:r>
      <w:r w:rsidRPr="00A553D1">
        <w:rPr>
          <w:i/>
        </w:rPr>
        <w:t>52:</w:t>
      </w:r>
      <w:r w:rsidRPr="00A553D1">
        <w:t>824-833.</w:t>
      </w:r>
    </w:p>
    <w:p w14:paraId="45B95604" w14:textId="77777777" w:rsidR="00A553D1" w:rsidRPr="00A553D1" w:rsidRDefault="00A553D1" w:rsidP="00A553D1">
      <w:pPr>
        <w:pStyle w:val="EndNoteBibliography"/>
        <w:spacing w:after="0"/>
      </w:pPr>
      <w:r w:rsidRPr="00A553D1">
        <w:t>64.</w:t>
      </w:r>
      <w:r w:rsidRPr="00A553D1">
        <w:tab/>
        <w:t xml:space="preserve">Cunningham C, O'Sullivan R, Caserotti P, Tully MA: Consequences of physical inactivity in older adults: A systematic review of reviews and meta‐analyses. </w:t>
      </w:r>
      <w:r w:rsidRPr="00A553D1">
        <w:rPr>
          <w:i/>
        </w:rPr>
        <w:t>Scandinavian journal of medicine &amp; science in sports.</w:t>
      </w:r>
      <w:r w:rsidRPr="00A553D1">
        <w:t xml:space="preserve"> 2020, </w:t>
      </w:r>
      <w:r w:rsidRPr="00A553D1">
        <w:rPr>
          <w:i/>
        </w:rPr>
        <w:t>30:</w:t>
      </w:r>
      <w:r w:rsidRPr="00A553D1">
        <w:t>816-827.</w:t>
      </w:r>
    </w:p>
    <w:p w14:paraId="2CCA0801" w14:textId="77777777" w:rsidR="00A553D1" w:rsidRPr="00A553D1" w:rsidRDefault="00A553D1" w:rsidP="00A553D1">
      <w:pPr>
        <w:pStyle w:val="EndNoteBibliography"/>
        <w:spacing w:after="0"/>
      </w:pPr>
      <w:r w:rsidRPr="00A553D1">
        <w:t>65.</w:t>
      </w:r>
      <w:r w:rsidRPr="00A553D1">
        <w:tab/>
        <w:t xml:space="preserve">de Oliveira LdSSCB, Souza EC, Rodrigues RAS, Fett CA, Piva AB: The effects of physical activity on anxiety, depression, and quality of life in elderly people living in the community. </w:t>
      </w:r>
      <w:r w:rsidRPr="00A553D1">
        <w:rPr>
          <w:i/>
        </w:rPr>
        <w:t>Trends in psychiatry and psychotherapy.</w:t>
      </w:r>
      <w:r w:rsidRPr="00A553D1">
        <w:t xml:space="preserve"> 2019, </w:t>
      </w:r>
      <w:r w:rsidRPr="00A553D1">
        <w:rPr>
          <w:i/>
        </w:rPr>
        <w:t>41:</w:t>
      </w:r>
      <w:r w:rsidRPr="00A553D1">
        <w:t>36-42.</w:t>
      </w:r>
    </w:p>
    <w:p w14:paraId="4F10C8C1" w14:textId="77777777" w:rsidR="00A553D1" w:rsidRPr="00A553D1" w:rsidRDefault="00A553D1" w:rsidP="00A553D1">
      <w:pPr>
        <w:pStyle w:val="EndNoteBibliography"/>
        <w:spacing w:after="0"/>
      </w:pPr>
      <w:r w:rsidRPr="00A553D1">
        <w:t>66.</w:t>
      </w:r>
      <w:r w:rsidRPr="00A553D1">
        <w:tab/>
        <w:t xml:space="preserve">Bernstein EE, McNally RJ: Acute aerobic exercise helps overcome emotion regulation deficits. </w:t>
      </w:r>
      <w:r w:rsidRPr="00A553D1">
        <w:rPr>
          <w:i/>
        </w:rPr>
        <w:t>Cognition and emotion.</w:t>
      </w:r>
      <w:r w:rsidRPr="00A553D1">
        <w:t xml:space="preserve"> 2017, </w:t>
      </w:r>
      <w:r w:rsidRPr="00A553D1">
        <w:rPr>
          <w:i/>
        </w:rPr>
        <w:t>31:</w:t>
      </w:r>
      <w:r w:rsidRPr="00A553D1">
        <w:t>834-843.</w:t>
      </w:r>
    </w:p>
    <w:p w14:paraId="28ABE3B8" w14:textId="77777777" w:rsidR="00A553D1" w:rsidRPr="00A553D1" w:rsidRDefault="00A553D1" w:rsidP="00A553D1">
      <w:pPr>
        <w:pStyle w:val="EndNoteBibliography"/>
        <w:spacing w:after="0"/>
      </w:pPr>
      <w:r w:rsidRPr="00A553D1">
        <w:t>67.</w:t>
      </w:r>
      <w:r w:rsidRPr="00A553D1">
        <w:tab/>
        <w:t xml:space="preserve">Buffart LM, Kalter J, Sweegers MG, et al.: Effects and moderators of exercise on quality of life and physical function in patients with cancer: an individual patient data meta-analysis of 34 RCTs. </w:t>
      </w:r>
      <w:r w:rsidRPr="00A553D1">
        <w:rPr>
          <w:i/>
        </w:rPr>
        <w:t>Cancer treatment reviews.</w:t>
      </w:r>
      <w:r w:rsidRPr="00A553D1">
        <w:t xml:space="preserve"> 2017, </w:t>
      </w:r>
      <w:r w:rsidRPr="00A553D1">
        <w:rPr>
          <w:i/>
        </w:rPr>
        <w:t>52:</w:t>
      </w:r>
      <w:r w:rsidRPr="00A553D1">
        <w:t>91-104.</w:t>
      </w:r>
    </w:p>
    <w:p w14:paraId="6BCEBE8B" w14:textId="77777777" w:rsidR="00A553D1" w:rsidRPr="00A553D1" w:rsidRDefault="00A553D1" w:rsidP="00A553D1">
      <w:pPr>
        <w:pStyle w:val="EndNoteBibliography"/>
        <w:spacing w:after="0"/>
      </w:pPr>
      <w:r w:rsidRPr="00A553D1">
        <w:t>68.</w:t>
      </w:r>
      <w:r w:rsidRPr="00A553D1">
        <w:tab/>
        <w:t xml:space="preserve">Rosenbaum S, Sherrington C, Tiedemann A: Exercise augmentation compared with usual care for post‐traumatic stress disorder: A randomized controlled trial. </w:t>
      </w:r>
      <w:r w:rsidRPr="00A553D1">
        <w:rPr>
          <w:i/>
        </w:rPr>
        <w:t>Acta Psychiatrica Scandinavica.</w:t>
      </w:r>
      <w:r w:rsidRPr="00A553D1">
        <w:t xml:space="preserve"> 2015, </w:t>
      </w:r>
      <w:r w:rsidRPr="00A553D1">
        <w:rPr>
          <w:i/>
        </w:rPr>
        <w:t>131:</w:t>
      </w:r>
      <w:r w:rsidRPr="00A553D1">
        <w:t>350-359.</w:t>
      </w:r>
    </w:p>
    <w:p w14:paraId="015E2693" w14:textId="77777777" w:rsidR="00A553D1" w:rsidRPr="00A553D1" w:rsidRDefault="00A553D1" w:rsidP="00A553D1">
      <w:pPr>
        <w:pStyle w:val="EndNoteBibliography"/>
        <w:spacing w:after="0"/>
      </w:pPr>
      <w:r w:rsidRPr="00A553D1">
        <w:t>69.</w:t>
      </w:r>
      <w:r w:rsidRPr="00A553D1">
        <w:tab/>
        <w:t xml:space="preserve">Cooney GM, Dwan K, Greig CA, et al.: Exercise for depression. </w:t>
      </w:r>
      <w:r w:rsidRPr="00A553D1">
        <w:rPr>
          <w:i/>
        </w:rPr>
        <w:t>Cochrane database of systematic reviews.</w:t>
      </w:r>
      <w:r w:rsidRPr="00A553D1">
        <w:t xml:space="preserve"> 2013.</w:t>
      </w:r>
    </w:p>
    <w:p w14:paraId="485D8679" w14:textId="77777777" w:rsidR="00A553D1" w:rsidRPr="00A553D1" w:rsidRDefault="00A553D1" w:rsidP="00A553D1">
      <w:pPr>
        <w:pStyle w:val="EndNoteBibliography"/>
        <w:spacing w:after="0"/>
      </w:pPr>
      <w:r w:rsidRPr="00A553D1">
        <w:t>70.</w:t>
      </w:r>
      <w:r w:rsidRPr="00A553D1">
        <w:tab/>
        <w:t xml:space="preserve">Josefsson T, Lindwall M, Archer T: Physical exercise intervention in depressive disorders: Meta‐analysis and systematic review. </w:t>
      </w:r>
      <w:r w:rsidRPr="00A553D1">
        <w:rPr>
          <w:i/>
        </w:rPr>
        <w:t>Scandinavian journal of medicine &amp; science in sports.</w:t>
      </w:r>
      <w:r w:rsidRPr="00A553D1">
        <w:t xml:space="preserve"> 2014, </w:t>
      </w:r>
      <w:r w:rsidRPr="00A553D1">
        <w:rPr>
          <w:i/>
        </w:rPr>
        <w:t>24:</w:t>
      </w:r>
      <w:r w:rsidRPr="00A553D1">
        <w:t>259-272.</w:t>
      </w:r>
    </w:p>
    <w:p w14:paraId="1B6784DF" w14:textId="77777777" w:rsidR="00A553D1" w:rsidRPr="00A553D1" w:rsidRDefault="00A553D1" w:rsidP="00A553D1">
      <w:pPr>
        <w:pStyle w:val="EndNoteBibliography"/>
        <w:spacing w:after="0"/>
      </w:pPr>
      <w:r w:rsidRPr="00A553D1">
        <w:t>71.</w:t>
      </w:r>
      <w:r w:rsidRPr="00A553D1">
        <w:tab/>
        <w:t xml:space="preserve">Rice D, Nijs J, Kosek E, et al.: Exercise-induced hypoalgesia in pain-free and chronic pain populations: state of the art and future directions. </w:t>
      </w:r>
      <w:r w:rsidRPr="00A553D1">
        <w:rPr>
          <w:i/>
        </w:rPr>
        <w:t>The Journal of Pain.</w:t>
      </w:r>
      <w:r w:rsidRPr="00A553D1">
        <w:t xml:space="preserve"> 2019, </w:t>
      </w:r>
      <w:r w:rsidRPr="00A553D1">
        <w:rPr>
          <w:i/>
        </w:rPr>
        <w:t>20:</w:t>
      </w:r>
      <w:r w:rsidRPr="00A553D1">
        <w:t>1249-1266.</w:t>
      </w:r>
    </w:p>
    <w:p w14:paraId="1F7EE6D7" w14:textId="77777777" w:rsidR="00A553D1" w:rsidRPr="00A553D1" w:rsidRDefault="00A553D1" w:rsidP="00A553D1">
      <w:pPr>
        <w:pStyle w:val="EndNoteBibliography"/>
        <w:spacing w:after="0"/>
      </w:pPr>
      <w:r w:rsidRPr="00A553D1">
        <w:t>72.</w:t>
      </w:r>
      <w:r w:rsidRPr="00A553D1">
        <w:tab/>
        <w:t xml:space="preserve">Shiri R, Falah-Hassani K: Does leisure time physical activity protect against low back pain? Systematic review and meta-analysis of 36 prospective cohort studies. </w:t>
      </w:r>
      <w:r w:rsidRPr="00A553D1">
        <w:rPr>
          <w:i/>
        </w:rPr>
        <w:t>British journal of sports medicine.</w:t>
      </w:r>
      <w:r w:rsidRPr="00A553D1">
        <w:t xml:space="preserve"> 2017, </w:t>
      </w:r>
      <w:r w:rsidRPr="00A553D1">
        <w:rPr>
          <w:i/>
        </w:rPr>
        <w:t>51:</w:t>
      </w:r>
      <w:r w:rsidRPr="00A553D1">
        <w:t>1410-1418.</w:t>
      </w:r>
    </w:p>
    <w:p w14:paraId="2A8D71E1" w14:textId="77777777" w:rsidR="00A553D1" w:rsidRPr="00A553D1" w:rsidRDefault="00A553D1" w:rsidP="00A553D1">
      <w:pPr>
        <w:pStyle w:val="EndNoteBibliography"/>
        <w:spacing w:after="0"/>
      </w:pPr>
      <w:r w:rsidRPr="00A553D1">
        <w:t>73.</w:t>
      </w:r>
      <w:r w:rsidRPr="00A553D1">
        <w:tab/>
        <w:t xml:space="preserve">Lederman O, Ward PB, Firth J, et al.: Does exercise improve sleep quality in individuals with mental illness? A systematic review and meta-analysis. </w:t>
      </w:r>
      <w:r w:rsidRPr="00A553D1">
        <w:rPr>
          <w:i/>
        </w:rPr>
        <w:t>Journal of psychiatric research.</w:t>
      </w:r>
      <w:r w:rsidRPr="00A553D1">
        <w:t xml:space="preserve"> 2019, </w:t>
      </w:r>
      <w:r w:rsidRPr="00A553D1">
        <w:rPr>
          <w:i/>
        </w:rPr>
        <w:t>109:</w:t>
      </w:r>
      <w:r w:rsidRPr="00A553D1">
        <w:t>96-106.</w:t>
      </w:r>
    </w:p>
    <w:p w14:paraId="0EA690CE" w14:textId="77777777" w:rsidR="00A553D1" w:rsidRPr="00A553D1" w:rsidRDefault="00A553D1" w:rsidP="00A553D1">
      <w:pPr>
        <w:pStyle w:val="EndNoteBibliography"/>
        <w:spacing w:after="0"/>
      </w:pPr>
      <w:r w:rsidRPr="00A553D1">
        <w:t>74.</w:t>
      </w:r>
      <w:r w:rsidRPr="00A553D1">
        <w:tab/>
        <w:t xml:space="preserve">Kredlow MA, Capozzoli MC, Hearon BA, Calkins AW, Otto MW: The effects of physical activity on sleep: a meta-analytic review. </w:t>
      </w:r>
      <w:r w:rsidRPr="00A553D1">
        <w:rPr>
          <w:i/>
        </w:rPr>
        <w:t>Journal of behavioral medicine.</w:t>
      </w:r>
      <w:r w:rsidRPr="00A553D1">
        <w:t xml:space="preserve"> 2015, </w:t>
      </w:r>
      <w:r w:rsidRPr="00A553D1">
        <w:rPr>
          <w:i/>
        </w:rPr>
        <w:t>38:</w:t>
      </w:r>
      <w:r w:rsidRPr="00A553D1">
        <w:t>427-449.</w:t>
      </w:r>
    </w:p>
    <w:p w14:paraId="2AEABD53" w14:textId="77777777" w:rsidR="00A553D1" w:rsidRPr="00A553D1" w:rsidRDefault="00A553D1" w:rsidP="00A553D1">
      <w:pPr>
        <w:pStyle w:val="EndNoteBibliography"/>
        <w:spacing w:after="0"/>
      </w:pPr>
      <w:r w:rsidRPr="00A553D1">
        <w:t>75.</w:t>
      </w:r>
      <w:r w:rsidRPr="00A553D1">
        <w:tab/>
        <w:t xml:space="preserve">Beaulieu K, Hopkins M, Blundell J, Finlayson G: Homeostatic and non-homeostatic appetite control along the spectrum of physical activity levels: An updated perspective. </w:t>
      </w:r>
      <w:r w:rsidRPr="00A553D1">
        <w:rPr>
          <w:i/>
        </w:rPr>
        <w:t>Physiology &amp; behavior.</w:t>
      </w:r>
      <w:r w:rsidRPr="00A553D1">
        <w:t xml:space="preserve"> 2018, </w:t>
      </w:r>
      <w:r w:rsidRPr="00A553D1">
        <w:rPr>
          <w:i/>
        </w:rPr>
        <w:t>192:</w:t>
      </w:r>
      <w:r w:rsidRPr="00A553D1">
        <w:t>23-29.</w:t>
      </w:r>
    </w:p>
    <w:p w14:paraId="10069560" w14:textId="77777777" w:rsidR="00A553D1" w:rsidRPr="00A553D1" w:rsidRDefault="00A553D1" w:rsidP="00A553D1">
      <w:pPr>
        <w:pStyle w:val="EndNoteBibliography"/>
        <w:spacing w:after="0"/>
      </w:pPr>
      <w:r w:rsidRPr="00A553D1">
        <w:t>76.</w:t>
      </w:r>
      <w:r w:rsidRPr="00A553D1">
        <w:tab/>
        <w:t xml:space="preserve">Beaulieu K, Hopkins M, Blundell J, Finlayson G: Does habitual physical activity increase the sensitivity of the appetite control system? A systematic review. </w:t>
      </w:r>
      <w:r w:rsidRPr="00A553D1">
        <w:rPr>
          <w:i/>
        </w:rPr>
        <w:t>Sports Medicine.</w:t>
      </w:r>
      <w:r w:rsidRPr="00A553D1">
        <w:t xml:space="preserve"> 2016, </w:t>
      </w:r>
      <w:r w:rsidRPr="00A553D1">
        <w:rPr>
          <w:i/>
        </w:rPr>
        <w:t>46:</w:t>
      </w:r>
      <w:r w:rsidRPr="00A553D1">
        <w:t>1897-1919.</w:t>
      </w:r>
    </w:p>
    <w:p w14:paraId="3DF34CE5" w14:textId="77777777" w:rsidR="00A553D1" w:rsidRPr="00A553D1" w:rsidRDefault="00A553D1" w:rsidP="00A553D1">
      <w:pPr>
        <w:pStyle w:val="EndNoteBibliography"/>
        <w:spacing w:after="0"/>
      </w:pPr>
      <w:r w:rsidRPr="00A553D1">
        <w:t>77.</w:t>
      </w:r>
      <w:r w:rsidRPr="00A553D1">
        <w:tab/>
        <w:t xml:space="preserve">Pilutti LA, Greenlee TA, Motl RW, Nickrent MS, Petruzzello SJ: Effects of exercise training on fatigue in multiple sclerosis: a meta-analysis. </w:t>
      </w:r>
      <w:r w:rsidRPr="00A553D1">
        <w:rPr>
          <w:i/>
        </w:rPr>
        <w:t>Psychosomatic medicine.</w:t>
      </w:r>
      <w:r w:rsidRPr="00A553D1">
        <w:t xml:space="preserve"> 2013, </w:t>
      </w:r>
      <w:r w:rsidRPr="00A553D1">
        <w:rPr>
          <w:i/>
        </w:rPr>
        <w:t>75:</w:t>
      </w:r>
      <w:r w:rsidRPr="00A553D1">
        <w:t>575-580.</w:t>
      </w:r>
    </w:p>
    <w:p w14:paraId="7205F777" w14:textId="77777777" w:rsidR="00A553D1" w:rsidRPr="00A553D1" w:rsidRDefault="00A553D1" w:rsidP="00A553D1">
      <w:pPr>
        <w:pStyle w:val="EndNoteBibliography"/>
        <w:spacing w:after="0"/>
      </w:pPr>
      <w:r w:rsidRPr="00A553D1">
        <w:lastRenderedPageBreak/>
        <w:t>78.</w:t>
      </w:r>
      <w:r w:rsidRPr="00A553D1">
        <w:tab/>
        <w:t xml:space="preserve">Bower JE: Cancer-related fatigue—mechanisms, risk factors, and treatments. </w:t>
      </w:r>
      <w:r w:rsidRPr="00A553D1">
        <w:rPr>
          <w:i/>
        </w:rPr>
        <w:t>Nature reviews Clinical oncology.</w:t>
      </w:r>
      <w:r w:rsidRPr="00A553D1">
        <w:t xml:space="preserve"> 2014, </w:t>
      </w:r>
      <w:r w:rsidRPr="00A553D1">
        <w:rPr>
          <w:i/>
        </w:rPr>
        <w:t>11:</w:t>
      </w:r>
      <w:r w:rsidRPr="00A553D1">
        <w:t>597-609.</w:t>
      </w:r>
    </w:p>
    <w:p w14:paraId="0AE0B2B9" w14:textId="77777777" w:rsidR="00A553D1" w:rsidRPr="00A553D1" w:rsidRDefault="00A553D1" w:rsidP="00A553D1">
      <w:pPr>
        <w:pStyle w:val="EndNoteBibliography"/>
        <w:spacing w:after="0"/>
      </w:pPr>
      <w:r w:rsidRPr="00A553D1">
        <w:t>79.</w:t>
      </w:r>
      <w:r w:rsidRPr="00A553D1">
        <w:tab/>
        <w:t xml:space="preserve">Pels F, Kleinert J: Loneliness and physical activity: A systematic review. </w:t>
      </w:r>
      <w:r w:rsidRPr="00A553D1">
        <w:rPr>
          <w:i/>
        </w:rPr>
        <w:t>International Review of Sport and Exercise Psychology.</w:t>
      </w:r>
      <w:r w:rsidRPr="00A553D1">
        <w:t xml:space="preserve"> 2016, </w:t>
      </w:r>
      <w:r w:rsidRPr="00A553D1">
        <w:rPr>
          <w:i/>
        </w:rPr>
        <w:t>9:</w:t>
      </w:r>
      <w:r w:rsidRPr="00A553D1">
        <w:t>231-260.</w:t>
      </w:r>
    </w:p>
    <w:p w14:paraId="37042E9B" w14:textId="77777777" w:rsidR="00A553D1" w:rsidRPr="00A553D1" w:rsidRDefault="00A553D1" w:rsidP="00A553D1">
      <w:pPr>
        <w:pStyle w:val="EndNoteBibliography"/>
        <w:spacing w:after="0"/>
      </w:pPr>
      <w:r w:rsidRPr="00A553D1">
        <w:t>80.</w:t>
      </w:r>
      <w:r w:rsidRPr="00A553D1">
        <w:tab/>
        <w:t xml:space="preserve">Shima T, Jesmin S, Nakao H, et al.: Association between self-reported empathy and level of physical activity in healthy young adults. </w:t>
      </w:r>
      <w:r w:rsidRPr="00A553D1">
        <w:rPr>
          <w:i/>
        </w:rPr>
        <w:t>The Journal of Physical Fitness and Sports Medicine.</w:t>
      </w:r>
      <w:r w:rsidRPr="00A553D1">
        <w:t xml:space="preserve"> 2021, </w:t>
      </w:r>
      <w:r w:rsidRPr="00A553D1">
        <w:rPr>
          <w:i/>
        </w:rPr>
        <w:t>10:</w:t>
      </w:r>
      <w:r w:rsidRPr="00A553D1">
        <w:t>45-49.</w:t>
      </w:r>
    </w:p>
    <w:p w14:paraId="5C664FD1" w14:textId="77777777" w:rsidR="00A553D1" w:rsidRPr="00A553D1" w:rsidRDefault="00A553D1" w:rsidP="00A553D1">
      <w:pPr>
        <w:pStyle w:val="EndNoteBibliography"/>
        <w:spacing w:after="0"/>
      </w:pPr>
      <w:r w:rsidRPr="00A553D1">
        <w:t>81.</w:t>
      </w:r>
      <w:r w:rsidRPr="00A553D1">
        <w:tab/>
        <w:t xml:space="preserve">Shima T, Nakao H, Tai K, et al.: The influences of changes in physical activity levels with easing restriction of access to the University campus on empathy and social supports in college students during the covid-19 pandemic. </w:t>
      </w:r>
      <w:r w:rsidRPr="00A553D1">
        <w:rPr>
          <w:i/>
        </w:rPr>
        <w:t>Asia Pacific Journal of Public Health.</w:t>
      </w:r>
      <w:r w:rsidRPr="00A553D1">
        <w:t xml:space="preserve"> 2022, </w:t>
      </w:r>
      <w:r w:rsidRPr="00A553D1">
        <w:rPr>
          <w:i/>
        </w:rPr>
        <w:t>34:</w:t>
      </w:r>
      <w:r w:rsidRPr="00A553D1">
        <w:t>406-410.</w:t>
      </w:r>
    </w:p>
    <w:p w14:paraId="10AE9AD1" w14:textId="77777777" w:rsidR="00A553D1" w:rsidRPr="00A553D1" w:rsidRDefault="00A553D1" w:rsidP="00A553D1">
      <w:pPr>
        <w:pStyle w:val="EndNoteBibliography"/>
      </w:pPr>
      <w:r w:rsidRPr="00A553D1">
        <w:t>82.</w:t>
      </w:r>
      <w:r w:rsidRPr="00A553D1">
        <w:tab/>
        <w:t xml:space="preserve">Bassett-Gunter R, McEwan D, Kamarhie A: Physical activity and body image among men and boys: A meta-analysis. </w:t>
      </w:r>
      <w:r w:rsidRPr="00A553D1">
        <w:rPr>
          <w:i/>
        </w:rPr>
        <w:t>Body image.</w:t>
      </w:r>
      <w:r w:rsidRPr="00A553D1">
        <w:t xml:space="preserve"> 2017, </w:t>
      </w:r>
      <w:r w:rsidRPr="00A553D1">
        <w:rPr>
          <w:i/>
        </w:rPr>
        <w:t>22:</w:t>
      </w:r>
      <w:r w:rsidRPr="00A553D1">
        <w:t>114-128.</w:t>
      </w:r>
    </w:p>
    <w:p w14:paraId="2A4E7D48" w14:textId="5C10EF06"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lastRenderedPageBreak/>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 xml:space="preserve">53164 </w:t>
            </w:r>
            <w:r w:rsidRPr="00436F64">
              <w:rPr>
                <w:sz w:val="16"/>
                <w:szCs w:val="16"/>
              </w:rPr>
              <w:lastRenderedPageBreak/>
              <w:t>(15.5%)</w:t>
            </w:r>
          </w:p>
        </w:tc>
        <w:tc>
          <w:tcPr>
            <w:tcW w:w="992" w:type="dxa"/>
          </w:tcPr>
          <w:p w14:paraId="01BB6024" w14:textId="77777777" w:rsidR="001902B1" w:rsidRPr="00436F64" w:rsidRDefault="001902B1" w:rsidP="00205BC3">
            <w:pPr>
              <w:pStyle w:val="Compact"/>
              <w:rPr>
                <w:sz w:val="16"/>
                <w:szCs w:val="16"/>
              </w:rPr>
            </w:pPr>
            <w:r w:rsidRPr="00436F64">
              <w:rPr>
                <w:sz w:val="16"/>
                <w:szCs w:val="16"/>
              </w:rPr>
              <w:lastRenderedPageBreak/>
              <w:t xml:space="preserve">7584 </w:t>
            </w:r>
            <w:r w:rsidRPr="00436F64">
              <w:rPr>
                <w:sz w:val="16"/>
                <w:szCs w:val="16"/>
              </w:rPr>
              <w:lastRenderedPageBreak/>
              <w:t>(11.7%)</w:t>
            </w:r>
          </w:p>
        </w:tc>
        <w:tc>
          <w:tcPr>
            <w:tcW w:w="808" w:type="dxa"/>
          </w:tcPr>
          <w:p w14:paraId="0C63F290" w14:textId="77777777" w:rsidR="001902B1" w:rsidRPr="00436F64" w:rsidRDefault="001902B1" w:rsidP="00205BC3">
            <w:pPr>
              <w:pStyle w:val="Compact"/>
              <w:rPr>
                <w:sz w:val="16"/>
                <w:szCs w:val="16"/>
              </w:rPr>
            </w:pPr>
            <w:r w:rsidRPr="00436F64">
              <w:rPr>
                <w:sz w:val="16"/>
                <w:szCs w:val="16"/>
              </w:rPr>
              <w:lastRenderedPageBreak/>
              <w:t xml:space="preserve">5438 </w:t>
            </w:r>
            <w:r w:rsidRPr="00436F64">
              <w:rPr>
                <w:sz w:val="16"/>
                <w:szCs w:val="16"/>
              </w:rPr>
              <w:lastRenderedPageBreak/>
              <w:t>(11.5%)</w:t>
            </w:r>
          </w:p>
        </w:tc>
        <w:tc>
          <w:tcPr>
            <w:tcW w:w="990" w:type="dxa"/>
          </w:tcPr>
          <w:p w14:paraId="715D3B9A" w14:textId="77777777" w:rsidR="001902B1" w:rsidRPr="00436F64" w:rsidRDefault="001902B1" w:rsidP="00205BC3">
            <w:pPr>
              <w:pStyle w:val="Compact"/>
              <w:rPr>
                <w:sz w:val="16"/>
                <w:szCs w:val="16"/>
              </w:rPr>
            </w:pPr>
            <w:r w:rsidRPr="00436F64">
              <w:rPr>
                <w:sz w:val="16"/>
                <w:szCs w:val="16"/>
              </w:rPr>
              <w:lastRenderedPageBreak/>
              <w:t xml:space="preserve">6702 </w:t>
            </w:r>
            <w:r w:rsidRPr="00436F64">
              <w:rPr>
                <w:sz w:val="16"/>
                <w:szCs w:val="16"/>
              </w:rPr>
              <w:lastRenderedPageBreak/>
              <w:t>(12.1%)</w:t>
            </w:r>
          </w:p>
        </w:tc>
        <w:tc>
          <w:tcPr>
            <w:tcW w:w="990" w:type="dxa"/>
          </w:tcPr>
          <w:p w14:paraId="20C48A1C" w14:textId="77777777" w:rsidR="001902B1" w:rsidRPr="00436F64" w:rsidRDefault="001902B1" w:rsidP="00205BC3">
            <w:pPr>
              <w:pStyle w:val="Compact"/>
              <w:rPr>
                <w:sz w:val="16"/>
                <w:szCs w:val="16"/>
              </w:rPr>
            </w:pPr>
            <w:r w:rsidRPr="00436F64">
              <w:rPr>
                <w:sz w:val="16"/>
                <w:szCs w:val="16"/>
              </w:rPr>
              <w:lastRenderedPageBreak/>
              <w:t xml:space="preserve">8628 </w:t>
            </w:r>
            <w:r w:rsidRPr="00436F64">
              <w:rPr>
                <w:sz w:val="16"/>
                <w:szCs w:val="16"/>
              </w:rPr>
              <w:lastRenderedPageBreak/>
              <w:t>(15.1%)</w:t>
            </w:r>
          </w:p>
        </w:tc>
        <w:tc>
          <w:tcPr>
            <w:tcW w:w="900" w:type="dxa"/>
          </w:tcPr>
          <w:p w14:paraId="2EF31297" w14:textId="77777777" w:rsidR="001902B1" w:rsidRPr="00436F64" w:rsidRDefault="001902B1" w:rsidP="00205BC3">
            <w:pPr>
              <w:pStyle w:val="Compact"/>
              <w:rPr>
                <w:sz w:val="16"/>
                <w:szCs w:val="16"/>
              </w:rPr>
            </w:pPr>
            <w:r w:rsidRPr="00436F64">
              <w:rPr>
                <w:sz w:val="16"/>
                <w:szCs w:val="16"/>
              </w:rPr>
              <w:lastRenderedPageBreak/>
              <w:t xml:space="preserve">12133 </w:t>
            </w:r>
            <w:r w:rsidRPr="00436F64">
              <w:rPr>
                <w:sz w:val="16"/>
                <w:szCs w:val="16"/>
              </w:rPr>
              <w:lastRenderedPageBreak/>
              <w:t>(19.2%)</w:t>
            </w:r>
          </w:p>
        </w:tc>
        <w:tc>
          <w:tcPr>
            <w:tcW w:w="810" w:type="dxa"/>
          </w:tcPr>
          <w:p w14:paraId="3E1CEA18" w14:textId="77777777" w:rsidR="001902B1" w:rsidRPr="00436F64" w:rsidRDefault="001902B1" w:rsidP="00205BC3">
            <w:pPr>
              <w:pStyle w:val="Compact"/>
              <w:rPr>
                <w:sz w:val="16"/>
                <w:szCs w:val="16"/>
              </w:rPr>
            </w:pPr>
            <w:r w:rsidRPr="00436F64">
              <w:rPr>
                <w:sz w:val="16"/>
                <w:szCs w:val="16"/>
              </w:rPr>
              <w:lastRenderedPageBreak/>
              <w:t xml:space="preserve">8917 </w:t>
            </w:r>
            <w:r w:rsidRPr="00436F64">
              <w:rPr>
                <w:sz w:val="16"/>
                <w:szCs w:val="16"/>
              </w:rPr>
              <w:lastRenderedPageBreak/>
              <w:t>(21.8%)</w:t>
            </w:r>
          </w:p>
        </w:tc>
        <w:tc>
          <w:tcPr>
            <w:tcW w:w="811" w:type="dxa"/>
          </w:tcPr>
          <w:p w14:paraId="764D803E" w14:textId="77777777" w:rsidR="001902B1" w:rsidRPr="00436F64" w:rsidRDefault="001902B1" w:rsidP="00205BC3">
            <w:pPr>
              <w:pStyle w:val="Compact"/>
              <w:rPr>
                <w:sz w:val="16"/>
                <w:szCs w:val="16"/>
              </w:rPr>
            </w:pPr>
            <w:r w:rsidRPr="00436F64">
              <w:rPr>
                <w:sz w:val="16"/>
                <w:szCs w:val="16"/>
              </w:rPr>
              <w:lastRenderedPageBreak/>
              <w:t xml:space="preserve">3286 </w:t>
            </w:r>
            <w:r w:rsidRPr="00436F64">
              <w:rPr>
                <w:sz w:val="16"/>
                <w:szCs w:val="16"/>
              </w:rPr>
              <w:lastRenderedPageBreak/>
              <w:t>(27.3%)</w:t>
            </w:r>
          </w:p>
        </w:tc>
        <w:tc>
          <w:tcPr>
            <w:tcW w:w="917" w:type="dxa"/>
          </w:tcPr>
          <w:p w14:paraId="163DCF73" w14:textId="77777777" w:rsidR="001902B1" w:rsidRPr="00436F64" w:rsidRDefault="001902B1" w:rsidP="00205BC3">
            <w:pPr>
              <w:pStyle w:val="Compact"/>
              <w:rPr>
                <w:sz w:val="16"/>
                <w:szCs w:val="16"/>
              </w:rPr>
            </w:pPr>
            <w:r w:rsidRPr="00436F64">
              <w:rPr>
                <w:sz w:val="16"/>
                <w:szCs w:val="16"/>
              </w:rPr>
              <w:lastRenderedPageBreak/>
              <w:t xml:space="preserve">476 </w:t>
            </w:r>
            <w:r w:rsidRPr="00436F64">
              <w:rPr>
                <w:sz w:val="16"/>
                <w:szCs w:val="16"/>
              </w:rPr>
              <w:lastRenderedPageBreak/>
              <w:t>(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lastRenderedPageBreak/>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 xml:space="preserve">66.7 [-100, </w:t>
            </w:r>
            <w:r w:rsidRPr="00436F64">
              <w:rPr>
                <w:sz w:val="16"/>
                <w:szCs w:val="16"/>
              </w:rPr>
              <w:lastRenderedPageBreak/>
              <w:t>200]</w:t>
            </w:r>
          </w:p>
        </w:tc>
        <w:tc>
          <w:tcPr>
            <w:tcW w:w="990" w:type="dxa"/>
          </w:tcPr>
          <w:p w14:paraId="33B50DC1" w14:textId="77777777" w:rsidR="001902B1" w:rsidRPr="00436F64" w:rsidRDefault="001902B1" w:rsidP="00205BC3">
            <w:pPr>
              <w:pStyle w:val="Compact"/>
              <w:rPr>
                <w:sz w:val="16"/>
                <w:szCs w:val="16"/>
              </w:rPr>
            </w:pPr>
            <w:r w:rsidRPr="00436F64">
              <w:rPr>
                <w:sz w:val="16"/>
                <w:szCs w:val="16"/>
              </w:rPr>
              <w:lastRenderedPageBreak/>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 xml:space="preserve">126 [-100, </w:t>
            </w:r>
            <w:r w:rsidRPr="00436F64">
              <w:rPr>
                <w:sz w:val="16"/>
                <w:szCs w:val="16"/>
              </w:rPr>
              <w:lastRenderedPageBreak/>
              <w:t>200]</w:t>
            </w:r>
          </w:p>
        </w:tc>
        <w:tc>
          <w:tcPr>
            <w:tcW w:w="811" w:type="dxa"/>
          </w:tcPr>
          <w:p w14:paraId="6E49E1A5" w14:textId="77777777" w:rsidR="001902B1" w:rsidRPr="00436F64" w:rsidRDefault="001902B1" w:rsidP="00205BC3">
            <w:pPr>
              <w:pStyle w:val="Compact"/>
              <w:rPr>
                <w:sz w:val="16"/>
                <w:szCs w:val="16"/>
              </w:rPr>
            </w:pPr>
            <w:r w:rsidRPr="00436F64">
              <w:rPr>
                <w:sz w:val="16"/>
                <w:szCs w:val="16"/>
              </w:rPr>
              <w:lastRenderedPageBreak/>
              <w:t xml:space="preserve">129 [-100, </w:t>
            </w:r>
            <w:r w:rsidRPr="00436F64">
              <w:rPr>
                <w:sz w:val="16"/>
                <w:szCs w:val="16"/>
              </w:rPr>
              <w:lastRenderedPageBreak/>
              <w:t>200]</w:t>
            </w:r>
          </w:p>
        </w:tc>
        <w:tc>
          <w:tcPr>
            <w:tcW w:w="917" w:type="dxa"/>
          </w:tcPr>
          <w:p w14:paraId="236263F7" w14:textId="77777777" w:rsidR="001902B1" w:rsidRPr="00436F64" w:rsidRDefault="001902B1" w:rsidP="00205BC3">
            <w:pPr>
              <w:pStyle w:val="Compact"/>
              <w:rPr>
                <w:sz w:val="16"/>
                <w:szCs w:val="16"/>
              </w:rPr>
            </w:pPr>
            <w:r w:rsidRPr="00436F64">
              <w:rPr>
                <w:sz w:val="16"/>
                <w:szCs w:val="16"/>
              </w:rPr>
              <w:lastRenderedPageBreak/>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5F157F8F" w14:textId="5EE1F758" w:rsidR="0040576E" w:rsidRPr="0040576E" w:rsidRDefault="0040576E"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1. Plot of Age and PA effects on MHQ</w:t>
      </w:r>
    </w:p>
    <w:p w14:paraId="7D607DAF" w14:textId="0FF7E8DA" w:rsidR="0040576E" w:rsidRDefault="0040576E" w:rsidP="00F721EE">
      <w:pPr>
        <w:tabs>
          <w:tab w:val="left" w:pos="6936"/>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A06F2E" wp14:editId="21E2AC47">
            <wp:extent cx="4953000"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3421380"/>
                    </a:xfrm>
                    <a:prstGeom prst="rect">
                      <a:avLst/>
                    </a:prstGeom>
                    <a:noFill/>
                    <a:ln>
                      <a:noFill/>
                    </a:ln>
                  </pic:spPr>
                </pic:pic>
              </a:graphicData>
            </a:graphic>
          </wp:inline>
        </w:drawing>
      </w: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3683EE69" w:rsidR="0039631D" w:rsidRPr="00C57C70" w:rsidRDefault="0039631D" w:rsidP="001861A0">
            <w:pPr>
              <w:pStyle w:val="Compact"/>
              <w:rPr>
                <w:sz w:val="20"/>
                <w:szCs w:val="20"/>
              </w:rPr>
            </w:pPr>
            <w:r>
              <w:rPr>
                <w:sz w:val="20"/>
                <w:szCs w:val="20"/>
              </w:rPr>
              <w:t>18.45</w:t>
            </w:r>
          </w:p>
        </w:tc>
        <w:tc>
          <w:tcPr>
            <w:tcW w:w="1577" w:type="dxa"/>
          </w:tcPr>
          <w:p w14:paraId="3662149F" w14:textId="5A920977" w:rsidR="0039631D" w:rsidRPr="00C57C70" w:rsidRDefault="0039631D" w:rsidP="001861A0">
            <w:pPr>
              <w:pStyle w:val="Compact"/>
              <w:rPr>
                <w:sz w:val="20"/>
                <w:szCs w:val="20"/>
              </w:rPr>
            </w:pPr>
            <w:r>
              <w:rPr>
                <w:sz w:val="20"/>
                <w:szCs w:val="20"/>
              </w:rPr>
              <w:t>15.52 – 21.37</w:t>
            </w:r>
          </w:p>
        </w:tc>
        <w:tc>
          <w:tcPr>
            <w:tcW w:w="1054" w:type="dxa"/>
          </w:tcPr>
          <w:p w14:paraId="6BBDE4F0" w14:textId="488ED20C" w:rsidR="0039631D" w:rsidRPr="00C57C70" w:rsidRDefault="0039631D" w:rsidP="001861A0">
            <w:pPr>
              <w:pStyle w:val="Compact"/>
              <w:rPr>
                <w:sz w:val="20"/>
                <w:szCs w:val="20"/>
              </w:rPr>
            </w:pPr>
            <w:r>
              <w:rPr>
                <w:sz w:val="20"/>
                <w:szCs w:val="20"/>
              </w:rPr>
              <w:t>1.48</w:t>
            </w:r>
          </w:p>
        </w:tc>
        <w:tc>
          <w:tcPr>
            <w:tcW w:w="1141" w:type="dxa"/>
          </w:tcPr>
          <w:p w14:paraId="06F8557B" w14:textId="38C0857F" w:rsidR="0039631D" w:rsidRDefault="00021297" w:rsidP="001861A0">
            <w:pPr>
              <w:pStyle w:val="Compact"/>
              <w:rPr>
                <w:sz w:val="20"/>
                <w:szCs w:val="20"/>
              </w:rPr>
            </w:pPr>
            <w:r>
              <w:rPr>
                <w:sz w:val="20"/>
                <w:szCs w:val="20"/>
              </w:rPr>
              <w:t>0.26</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57D0D43" w:rsidR="0039631D" w:rsidRPr="00C57C70" w:rsidRDefault="0039631D" w:rsidP="001861A0">
            <w:pPr>
              <w:pStyle w:val="Compact"/>
              <w:rPr>
                <w:sz w:val="20"/>
                <w:szCs w:val="20"/>
              </w:rPr>
            </w:pPr>
            <w:r>
              <w:rPr>
                <w:sz w:val="20"/>
                <w:szCs w:val="20"/>
              </w:rPr>
              <w:t>16.44</w:t>
            </w:r>
          </w:p>
        </w:tc>
        <w:tc>
          <w:tcPr>
            <w:tcW w:w="1577" w:type="dxa"/>
          </w:tcPr>
          <w:p w14:paraId="51519455" w14:textId="60845B76" w:rsidR="0039631D" w:rsidRPr="00C57C70" w:rsidRDefault="0039631D" w:rsidP="001861A0">
            <w:pPr>
              <w:pStyle w:val="Compact"/>
              <w:rPr>
                <w:sz w:val="20"/>
                <w:szCs w:val="20"/>
              </w:rPr>
            </w:pPr>
            <w:r>
              <w:rPr>
                <w:sz w:val="20"/>
                <w:szCs w:val="20"/>
              </w:rPr>
              <w:t>13.77 – 19.10</w:t>
            </w:r>
          </w:p>
        </w:tc>
        <w:tc>
          <w:tcPr>
            <w:tcW w:w="1054" w:type="dxa"/>
          </w:tcPr>
          <w:p w14:paraId="41B45FD0" w14:textId="7737E1C6" w:rsidR="0039631D" w:rsidRPr="00C57C70" w:rsidRDefault="0039631D" w:rsidP="001861A0">
            <w:pPr>
              <w:pStyle w:val="Compact"/>
              <w:rPr>
                <w:sz w:val="20"/>
                <w:szCs w:val="20"/>
              </w:rPr>
            </w:pPr>
            <w:r>
              <w:rPr>
                <w:sz w:val="20"/>
                <w:szCs w:val="20"/>
              </w:rPr>
              <w:t>1.3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07CACCA1" w:rsidR="0039631D" w:rsidRDefault="0039631D" w:rsidP="001861A0">
            <w:pPr>
              <w:pStyle w:val="Compact"/>
              <w:rPr>
                <w:sz w:val="20"/>
                <w:szCs w:val="20"/>
              </w:rPr>
            </w:pPr>
            <w:r>
              <w:rPr>
                <w:sz w:val="20"/>
                <w:szCs w:val="20"/>
              </w:rPr>
              <w:t>18.14</w:t>
            </w:r>
          </w:p>
        </w:tc>
        <w:tc>
          <w:tcPr>
            <w:tcW w:w="1577" w:type="dxa"/>
          </w:tcPr>
          <w:p w14:paraId="523412C2" w14:textId="4764B3A8" w:rsidR="0039631D" w:rsidRDefault="0039631D" w:rsidP="001861A0">
            <w:pPr>
              <w:pStyle w:val="Compact"/>
              <w:rPr>
                <w:sz w:val="20"/>
                <w:szCs w:val="20"/>
              </w:rPr>
            </w:pPr>
            <w:r>
              <w:rPr>
                <w:sz w:val="20"/>
                <w:szCs w:val="20"/>
              </w:rPr>
              <w:t>15.40 – 20.88</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1D716FED" w:rsidR="0039631D" w:rsidRDefault="00021297" w:rsidP="001861A0">
            <w:pPr>
              <w:pStyle w:val="Compact"/>
              <w:rPr>
                <w:sz w:val="20"/>
                <w:szCs w:val="20"/>
              </w:rPr>
            </w:pPr>
            <w:r>
              <w:rPr>
                <w:sz w:val="20"/>
                <w:szCs w:val="20"/>
              </w:rPr>
              <w:t>0.27</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74A138A3" w:rsidR="0039631D" w:rsidRDefault="0039631D" w:rsidP="001861A0">
            <w:pPr>
              <w:pStyle w:val="Compact"/>
              <w:rPr>
                <w:sz w:val="20"/>
                <w:szCs w:val="20"/>
              </w:rPr>
            </w:pPr>
            <w:r>
              <w:rPr>
                <w:sz w:val="20"/>
                <w:szCs w:val="20"/>
              </w:rPr>
              <w:t>15.75</w:t>
            </w:r>
          </w:p>
        </w:tc>
        <w:tc>
          <w:tcPr>
            <w:tcW w:w="1577" w:type="dxa"/>
          </w:tcPr>
          <w:p w14:paraId="3ADD6273" w14:textId="1338036A" w:rsidR="0039631D" w:rsidRDefault="0039631D" w:rsidP="001861A0">
            <w:pPr>
              <w:pStyle w:val="Compact"/>
              <w:rPr>
                <w:sz w:val="20"/>
                <w:szCs w:val="20"/>
              </w:rPr>
            </w:pPr>
            <w:r>
              <w:rPr>
                <w:sz w:val="20"/>
                <w:szCs w:val="20"/>
              </w:rPr>
              <w:t>12.62 – 18.87</w:t>
            </w:r>
          </w:p>
        </w:tc>
        <w:tc>
          <w:tcPr>
            <w:tcW w:w="1054" w:type="dxa"/>
          </w:tcPr>
          <w:p w14:paraId="5A16B83B" w14:textId="13CD816E" w:rsidR="0039631D" w:rsidRDefault="0039631D" w:rsidP="001861A0">
            <w:pPr>
              <w:pStyle w:val="Compact"/>
              <w:rPr>
                <w:sz w:val="20"/>
                <w:szCs w:val="20"/>
              </w:rPr>
            </w:pPr>
            <w:r>
              <w:rPr>
                <w:sz w:val="20"/>
                <w:szCs w:val="20"/>
              </w:rPr>
              <w:t>1.59</w:t>
            </w:r>
          </w:p>
        </w:tc>
        <w:tc>
          <w:tcPr>
            <w:tcW w:w="1141" w:type="dxa"/>
          </w:tcPr>
          <w:p w14:paraId="0CCB171F" w14:textId="6CC224C8" w:rsidR="0039631D" w:rsidRDefault="00021297" w:rsidP="001861A0">
            <w:pPr>
              <w:pStyle w:val="Compact"/>
              <w:rPr>
                <w:sz w:val="20"/>
                <w:szCs w:val="20"/>
              </w:rPr>
            </w:pPr>
            <w:r>
              <w:rPr>
                <w:sz w:val="20"/>
                <w:szCs w:val="20"/>
              </w:rPr>
              <w:t>0.2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01592A0E" w:rsidR="0039631D" w:rsidRDefault="0039631D" w:rsidP="001861A0">
            <w:pPr>
              <w:pStyle w:val="Compact"/>
              <w:rPr>
                <w:sz w:val="20"/>
                <w:szCs w:val="20"/>
              </w:rPr>
            </w:pPr>
            <w:r>
              <w:rPr>
                <w:sz w:val="20"/>
                <w:szCs w:val="20"/>
              </w:rPr>
              <w:t>16.32</w:t>
            </w:r>
          </w:p>
        </w:tc>
        <w:tc>
          <w:tcPr>
            <w:tcW w:w="1577" w:type="dxa"/>
          </w:tcPr>
          <w:p w14:paraId="5D83FCDA" w14:textId="2C6EFFEA" w:rsidR="0039631D" w:rsidRDefault="0039631D" w:rsidP="001861A0">
            <w:pPr>
              <w:pStyle w:val="Compact"/>
              <w:rPr>
                <w:sz w:val="20"/>
                <w:szCs w:val="20"/>
              </w:rPr>
            </w:pPr>
            <w:r>
              <w:rPr>
                <w:sz w:val="20"/>
                <w:szCs w:val="20"/>
              </w:rPr>
              <w:t>13.44 – 19.20</w:t>
            </w:r>
          </w:p>
        </w:tc>
        <w:tc>
          <w:tcPr>
            <w:tcW w:w="1054" w:type="dxa"/>
          </w:tcPr>
          <w:p w14:paraId="2B881010" w14:textId="53E90DE3" w:rsidR="0039631D" w:rsidRDefault="0039631D" w:rsidP="001861A0">
            <w:pPr>
              <w:pStyle w:val="Compact"/>
              <w:rPr>
                <w:sz w:val="20"/>
                <w:szCs w:val="20"/>
              </w:rPr>
            </w:pPr>
            <w:r>
              <w:rPr>
                <w:sz w:val="20"/>
                <w:szCs w:val="20"/>
              </w:rPr>
              <w:t>1.46</w:t>
            </w:r>
          </w:p>
        </w:tc>
        <w:tc>
          <w:tcPr>
            <w:tcW w:w="1141" w:type="dxa"/>
          </w:tcPr>
          <w:p w14:paraId="279FEF37" w14:textId="20261C20" w:rsidR="0039631D" w:rsidRDefault="00021297" w:rsidP="001861A0">
            <w:pPr>
              <w:pStyle w:val="Compact"/>
              <w:rPr>
                <w:sz w:val="20"/>
                <w:szCs w:val="20"/>
              </w:rPr>
            </w:pPr>
            <w:r>
              <w:rPr>
                <w:sz w:val="20"/>
                <w:szCs w:val="20"/>
              </w:rPr>
              <w:t>0.24</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1914F841" w:rsidR="0039631D" w:rsidRDefault="0039631D" w:rsidP="001861A0">
            <w:pPr>
              <w:pStyle w:val="Compact"/>
              <w:rPr>
                <w:sz w:val="20"/>
                <w:szCs w:val="20"/>
              </w:rPr>
            </w:pPr>
            <w:r>
              <w:rPr>
                <w:sz w:val="20"/>
                <w:szCs w:val="20"/>
              </w:rPr>
              <w:t>14.03</w:t>
            </w:r>
          </w:p>
        </w:tc>
        <w:tc>
          <w:tcPr>
            <w:tcW w:w="1577" w:type="dxa"/>
          </w:tcPr>
          <w:p w14:paraId="2D462849" w14:textId="4A544E71" w:rsidR="0039631D" w:rsidRDefault="0039631D" w:rsidP="001861A0">
            <w:pPr>
              <w:pStyle w:val="Compact"/>
              <w:rPr>
                <w:sz w:val="20"/>
                <w:szCs w:val="20"/>
              </w:rPr>
            </w:pPr>
            <w:r>
              <w:rPr>
                <w:sz w:val="20"/>
                <w:szCs w:val="20"/>
              </w:rPr>
              <w:t>11.12 – 16.93</w:t>
            </w:r>
          </w:p>
        </w:tc>
        <w:tc>
          <w:tcPr>
            <w:tcW w:w="1054" w:type="dxa"/>
          </w:tcPr>
          <w:p w14:paraId="778454FA" w14:textId="5FC537B1" w:rsidR="0039631D" w:rsidRDefault="0039631D" w:rsidP="001861A0">
            <w:pPr>
              <w:pStyle w:val="Compact"/>
              <w:rPr>
                <w:sz w:val="20"/>
                <w:szCs w:val="20"/>
              </w:rPr>
            </w:pPr>
            <w:r>
              <w:rPr>
                <w:sz w:val="20"/>
                <w:szCs w:val="20"/>
              </w:rPr>
              <w:t>1.47</w:t>
            </w:r>
          </w:p>
        </w:tc>
        <w:tc>
          <w:tcPr>
            <w:tcW w:w="1141" w:type="dxa"/>
          </w:tcPr>
          <w:p w14:paraId="0FBC0036" w14:textId="43980CC4" w:rsidR="0039631D" w:rsidRDefault="00021297" w:rsidP="001861A0">
            <w:pPr>
              <w:pStyle w:val="Compact"/>
              <w:rPr>
                <w:sz w:val="20"/>
                <w:szCs w:val="20"/>
              </w:rPr>
            </w:pPr>
            <w:r>
              <w:rPr>
                <w:sz w:val="20"/>
                <w:szCs w:val="20"/>
              </w:rPr>
              <w:t>0.19</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08EBCA5C" w:rsidR="0039631D" w:rsidRDefault="0039631D" w:rsidP="001861A0">
            <w:pPr>
              <w:pStyle w:val="Compact"/>
              <w:rPr>
                <w:sz w:val="20"/>
                <w:szCs w:val="20"/>
              </w:rPr>
            </w:pPr>
            <w:r>
              <w:rPr>
                <w:sz w:val="20"/>
                <w:szCs w:val="20"/>
              </w:rPr>
              <w:t>19.81</w:t>
            </w:r>
          </w:p>
        </w:tc>
        <w:tc>
          <w:tcPr>
            <w:tcW w:w="1577" w:type="dxa"/>
          </w:tcPr>
          <w:p w14:paraId="198DCA9C" w14:textId="53C574B5" w:rsidR="0039631D" w:rsidRDefault="0039631D" w:rsidP="001861A0">
            <w:pPr>
              <w:pStyle w:val="Compact"/>
              <w:rPr>
                <w:sz w:val="20"/>
                <w:szCs w:val="20"/>
              </w:rPr>
            </w:pPr>
            <w:r>
              <w:rPr>
                <w:sz w:val="20"/>
                <w:szCs w:val="20"/>
              </w:rPr>
              <w:t>17.25 – 22.36</w:t>
            </w:r>
          </w:p>
        </w:tc>
        <w:tc>
          <w:tcPr>
            <w:tcW w:w="1054" w:type="dxa"/>
          </w:tcPr>
          <w:p w14:paraId="6FA29205" w14:textId="62BE8102" w:rsidR="0039631D" w:rsidRDefault="0039631D" w:rsidP="001861A0">
            <w:pPr>
              <w:pStyle w:val="Compact"/>
              <w:rPr>
                <w:sz w:val="20"/>
                <w:szCs w:val="20"/>
              </w:rPr>
            </w:pPr>
            <w:r>
              <w:rPr>
                <w:sz w:val="20"/>
                <w:szCs w:val="20"/>
              </w:rPr>
              <w:t>1.30</w:t>
            </w:r>
          </w:p>
        </w:tc>
        <w:tc>
          <w:tcPr>
            <w:tcW w:w="1141" w:type="dxa"/>
          </w:tcPr>
          <w:p w14:paraId="30954FC9" w14:textId="240A0288" w:rsidR="0039631D" w:rsidRDefault="00021297" w:rsidP="001861A0">
            <w:pPr>
              <w:pStyle w:val="Compact"/>
              <w:rPr>
                <w:sz w:val="20"/>
                <w:szCs w:val="20"/>
              </w:rPr>
            </w:pPr>
            <w:r>
              <w:rPr>
                <w:sz w:val="20"/>
                <w:szCs w:val="20"/>
              </w:rPr>
              <w:t>0.32</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47E7836A" w:rsidR="00021297" w:rsidRPr="00C57C70" w:rsidRDefault="00EB6E32" w:rsidP="001861A0">
            <w:pPr>
              <w:pStyle w:val="Compact"/>
              <w:rPr>
                <w:sz w:val="20"/>
                <w:szCs w:val="20"/>
              </w:rPr>
            </w:pPr>
            <w:r>
              <w:rPr>
                <w:sz w:val="20"/>
                <w:szCs w:val="20"/>
              </w:rPr>
              <w:t>21.63</w:t>
            </w:r>
          </w:p>
        </w:tc>
        <w:tc>
          <w:tcPr>
            <w:tcW w:w="1170" w:type="dxa"/>
            <w:shd w:val="clear" w:color="auto" w:fill="D0CECE" w:themeFill="background2" w:themeFillShade="E6"/>
          </w:tcPr>
          <w:p w14:paraId="038520D3" w14:textId="096ADBD7" w:rsidR="00021297" w:rsidRPr="00C57C70" w:rsidRDefault="00EB6E32" w:rsidP="001861A0">
            <w:pPr>
              <w:pStyle w:val="Compact"/>
              <w:rPr>
                <w:sz w:val="20"/>
                <w:szCs w:val="20"/>
              </w:rPr>
            </w:pPr>
            <w:r>
              <w:rPr>
                <w:sz w:val="20"/>
                <w:szCs w:val="20"/>
              </w:rPr>
              <w:t>23.33</w:t>
            </w:r>
          </w:p>
        </w:tc>
        <w:tc>
          <w:tcPr>
            <w:tcW w:w="1350" w:type="dxa"/>
            <w:shd w:val="clear" w:color="auto" w:fill="D0CECE" w:themeFill="background2" w:themeFillShade="E6"/>
          </w:tcPr>
          <w:p w14:paraId="5CD51A10" w14:textId="73679560" w:rsidR="00021297" w:rsidRPr="00C57C70" w:rsidRDefault="00EB6E32" w:rsidP="001861A0">
            <w:pPr>
              <w:pStyle w:val="Compact"/>
              <w:rPr>
                <w:sz w:val="20"/>
                <w:szCs w:val="20"/>
              </w:rPr>
            </w:pPr>
            <w:r>
              <w:rPr>
                <w:sz w:val="20"/>
                <w:szCs w:val="20"/>
              </w:rPr>
              <w:t>23.81</w:t>
            </w:r>
          </w:p>
        </w:tc>
        <w:tc>
          <w:tcPr>
            <w:tcW w:w="1170" w:type="dxa"/>
            <w:shd w:val="clear" w:color="auto" w:fill="D0CECE" w:themeFill="background2" w:themeFillShade="E6"/>
          </w:tcPr>
          <w:p w14:paraId="2548FD25" w14:textId="6D8EFD6C" w:rsidR="00021297" w:rsidRPr="00C57C70" w:rsidRDefault="00EB6E32" w:rsidP="001861A0">
            <w:pPr>
              <w:pStyle w:val="Compact"/>
              <w:rPr>
                <w:sz w:val="20"/>
                <w:szCs w:val="20"/>
              </w:rPr>
            </w:pPr>
            <w:r>
              <w:rPr>
                <w:sz w:val="20"/>
                <w:szCs w:val="20"/>
              </w:rPr>
              <w:t>16.89</w:t>
            </w:r>
          </w:p>
        </w:tc>
        <w:tc>
          <w:tcPr>
            <w:tcW w:w="1368" w:type="dxa"/>
            <w:shd w:val="clear" w:color="auto" w:fill="D0CECE" w:themeFill="background2" w:themeFillShade="E6"/>
          </w:tcPr>
          <w:p w14:paraId="2D7F7BB0" w14:textId="4872091B" w:rsidR="00021297" w:rsidRPr="00C57C70" w:rsidRDefault="00EB6E32" w:rsidP="001861A0">
            <w:pPr>
              <w:pStyle w:val="Compact"/>
              <w:rPr>
                <w:sz w:val="20"/>
                <w:szCs w:val="20"/>
              </w:rPr>
            </w:pPr>
            <w:r>
              <w:rPr>
                <w:sz w:val="20"/>
                <w:szCs w:val="20"/>
              </w:rPr>
              <w:t>28.32</w:t>
            </w: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209C3A01" w:rsidR="00021297" w:rsidRDefault="00EB6E32" w:rsidP="001861A0">
            <w:pPr>
              <w:pStyle w:val="Compact"/>
              <w:rPr>
                <w:sz w:val="20"/>
                <w:szCs w:val="20"/>
              </w:rPr>
            </w:pPr>
            <w:r>
              <w:rPr>
                <w:sz w:val="20"/>
                <w:szCs w:val="20"/>
              </w:rPr>
              <w:t>2.66</w:t>
            </w:r>
          </w:p>
        </w:tc>
        <w:tc>
          <w:tcPr>
            <w:tcW w:w="1170" w:type="dxa"/>
          </w:tcPr>
          <w:p w14:paraId="18F318BF" w14:textId="075B5E60" w:rsidR="00021297" w:rsidRDefault="00EB6E32" w:rsidP="001861A0">
            <w:pPr>
              <w:pStyle w:val="Compact"/>
              <w:rPr>
                <w:sz w:val="20"/>
                <w:szCs w:val="20"/>
              </w:rPr>
            </w:pPr>
            <w:r>
              <w:rPr>
                <w:sz w:val="20"/>
                <w:szCs w:val="20"/>
              </w:rPr>
              <w:t>2.59</w:t>
            </w:r>
          </w:p>
        </w:tc>
        <w:tc>
          <w:tcPr>
            <w:tcW w:w="1350" w:type="dxa"/>
          </w:tcPr>
          <w:p w14:paraId="59EC43A4" w14:textId="461F212E" w:rsidR="00021297" w:rsidRPr="00C57C70" w:rsidRDefault="00EB6E32" w:rsidP="001861A0">
            <w:pPr>
              <w:pStyle w:val="Compact"/>
              <w:rPr>
                <w:sz w:val="20"/>
                <w:szCs w:val="20"/>
              </w:rPr>
            </w:pPr>
            <w:r>
              <w:rPr>
                <w:sz w:val="20"/>
                <w:szCs w:val="20"/>
              </w:rPr>
              <w:t>2.87</w:t>
            </w:r>
          </w:p>
        </w:tc>
        <w:tc>
          <w:tcPr>
            <w:tcW w:w="1170" w:type="dxa"/>
          </w:tcPr>
          <w:p w14:paraId="41090D69" w14:textId="0D8380D3" w:rsidR="00021297" w:rsidRPr="00C57C70" w:rsidRDefault="00EB6E32" w:rsidP="001861A0">
            <w:pPr>
              <w:pStyle w:val="Compact"/>
              <w:rPr>
                <w:sz w:val="20"/>
                <w:szCs w:val="20"/>
              </w:rPr>
            </w:pPr>
            <w:r>
              <w:rPr>
                <w:sz w:val="20"/>
                <w:szCs w:val="20"/>
              </w:rPr>
              <w:t>2.74</w:t>
            </w:r>
          </w:p>
        </w:tc>
        <w:tc>
          <w:tcPr>
            <w:tcW w:w="1368" w:type="dxa"/>
          </w:tcPr>
          <w:p w14:paraId="701552E0" w14:textId="34775033" w:rsidR="00021297" w:rsidRPr="00C57C70" w:rsidRDefault="00EB6E32" w:rsidP="001861A0">
            <w:pPr>
              <w:pStyle w:val="Compact"/>
              <w:rPr>
                <w:sz w:val="20"/>
                <w:szCs w:val="20"/>
              </w:rPr>
            </w:pPr>
            <w:r>
              <w:rPr>
                <w:sz w:val="20"/>
                <w:szCs w:val="20"/>
              </w:rPr>
              <w:t>2.75</w:t>
            </w: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52CDC716" w:rsidR="00021297" w:rsidRDefault="00EB6E32" w:rsidP="001861A0">
            <w:pPr>
              <w:pStyle w:val="Compact"/>
              <w:rPr>
                <w:sz w:val="20"/>
                <w:szCs w:val="20"/>
              </w:rPr>
            </w:pPr>
            <w:r>
              <w:rPr>
                <w:sz w:val="20"/>
                <w:szCs w:val="20"/>
              </w:rPr>
              <w:t>&lt; 0.001</w:t>
            </w:r>
          </w:p>
        </w:tc>
        <w:tc>
          <w:tcPr>
            <w:tcW w:w="1170" w:type="dxa"/>
          </w:tcPr>
          <w:p w14:paraId="781E0CF2" w14:textId="44219EA5" w:rsidR="00021297" w:rsidRDefault="00EB6E32" w:rsidP="001861A0">
            <w:pPr>
              <w:pStyle w:val="Compact"/>
              <w:rPr>
                <w:sz w:val="20"/>
                <w:szCs w:val="20"/>
              </w:rPr>
            </w:pPr>
            <w:r>
              <w:rPr>
                <w:sz w:val="20"/>
                <w:szCs w:val="20"/>
              </w:rPr>
              <w:t>&lt; 0.001</w:t>
            </w:r>
          </w:p>
        </w:tc>
        <w:tc>
          <w:tcPr>
            <w:tcW w:w="1350" w:type="dxa"/>
          </w:tcPr>
          <w:p w14:paraId="0A8A922B" w14:textId="414FFFE3" w:rsidR="00021297" w:rsidRPr="00C57C70" w:rsidRDefault="00EB6E32" w:rsidP="001861A0">
            <w:pPr>
              <w:pStyle w:val="Compact"/>
              <w:rPr>
                <w:sz w:val="20"/>
                <w:szCs w:val="20"/>
              </w:rPr>
            </w:pPr>
            <w:r>
              <w:rPr>
                <w:sz w:val="20"/>
                <w:szCs w:val="20"/>
              </w:rPr>
              <w:t>&lt; 0.001</w:t>
            </w:r>
          </w:p>
        </w:tc>
        <w:tc>
          <w:tcPr>
            <w:tcW w:w="1170" w:type="dxa"/>
          </w:tcPr>
          <w:p w14:paraId="33E3A5D0" w14:textId="0272A56D" w:rsidR="00021297" w:rsidRPr="00C57C70" w:rsidRDefault="00EB6E32" w:rsidP="001861A0">
            <w:pPr>
              <w:pStyle w:val="Compact"/>
              <w:rPr>
                <w:sz w:val="20"/>
                <w:szCs w:val="20"/>
              </w:rPr>
            </w:pPr>
            <w:r>
              <w:rPr>
                <w:sz w:val="20"/>
                <w:szCs w:val="20"/>
              </w:rPr>
              <w:t>&lt; 0.001</w:t>
            </w:r>
          </w:p>
        </w:tc>
        <w:tc>
          <w:tcPr>
            <w:tcW w:w="1368" w:type="dxa"/>
          </w:tcPr>
          <w:p w14:paraId="4FDE19E4" w14:textId="6E6960EE" w:rsidR="00021297" w:rsidRPr="00C57C70" w:rsidRDefault="00EB6E32" w:rsidP="001861A0">
            <w:pPr>
              <w:pStyle w:val="Compact"/>
              <w:rPr>
                <w:sz w:val="20"/>
                <w:szCs w:val="20"/>
              </w:rPr>
            </w:pPr>
            <w:r>
              <w:rPr>
                <w:sz w:val="20"/>
                <w:szCs w:val="20"/>
              </w:rPr>
              <w:t>&lt; 0.001</w:t>
            </w: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1EE7F27B" w:rsidR="00021297" w:rsidRDefault="00EB6E32" w:rsidP="001861A0">
            <w:pPr>
              <w:pStyle w:val="Compact"/>
              <w:rPr>
                <w:sz w:val="20"/>
                <w:szCs w:val="20"/>
              </w:rPr>
            </w:pPr>
            <w:r>
              <w:rPr>
                <w:sz w:val="20"/>
                <w:szCs w:val="20"/>
              </w:rPr>
              <w:t>11.83</w:t>
            </w:r>
          </w:p>
        </w:tc>
        <w:tc>
          <w:tcPr>
            <w:tcW w:w="1170" w:type="dxa"/>
            <w:shd w:val="clear" w:color="auto" w:fill="D0CECE" w:themeFill="background2" w:themeFillShade="E6"/>
          </w:tcPr>
          <w:p w14:paraId="194B59E6" w14:textId="105827E6" w:rsidR="00021297" w:rsidRDefault="00EB6E32" w:rsidP="001861A0">
            <w:pPr>
              <w:pStyle w:val="Compact"/>
              <w:rPr>
                <w:sz w:val="20"/>
                <w:szCs w:val="20"/>
              </w:rPr>
            </w:pPr>
            <w:r>
              <w:rPr>
                <w:sz w:val="20"/>
                <w:szCs w:val="20"/>
              </w:rPr>
              <w:t>14.59</w:t>
            </w:r>
          </w:p>
        </w:tc>
        <w:tc>
          <w:tcPr>
            <w:tcW w:w="1350" w:type="dxa"/>
            <w:shd w:val="clear" w:color="auto" w:fill="D0CECE" w:themeFill="background2" w:themeFillShade="E6"/>
          </w:tcPr>
          <w:p w14:paraId="4B13E403" w14:textId="6B376D02" w:rsidR="00021297" w:rsidRPr="00C57C70" w:rsidRDefault="00EB6E32" w:rsidP="001861A0">
            <w:pPr>
              <w:pStyle w:val="Compact"/>
              <w:rPr>
                <w:sz w:val="20"/>
                <w:szCs w:val="20"/>
              </w:rPr>
            </w:pPr>
            <w:r>
              <w:rPr>
                <w:sz w:val="20"/>
                <w:szCs w:val="20"/>
              </w:rPr>
              <w:t>13.07</w:t>
            </w:r>
          </w:p>
        </w:tc>
        <w:tc>
          <w:tcPr>
            <w:tcW w:w="1170" w:type="dxa"/>
            <w:shd w:val="clear" w:color="auto" w:fill="D0CECE" w:themeFill="background2" w:themeFillShade="E6"/>
          </w:tcPr>
          <w:p w14:paraId="7AC4880B" w14:textId="60EFB6EA" w:rsidR="00021297" w:rsidRPr="00C57C70" w:rsidRDefault="00EB6E32" w:rsidP="001861A0">
            <w:pPr>
              <w:pStyle w:val="Compact"/>
              <w:rPr>
                <w:sz w:val="20"/>
                <w:szCs w:val="20"/>
              </w:rPr>
            </w:pPr>
            <w:r>
              <w:rPr>
                <w:sz w:val="20"/>
                <w:szCs w:val="20"/>
              </w:rPr>
              <w:t>13.97</w:t>
            </w:r>
          </w:p>
        </w:tc>
        <w:tc>
          <w:tcPr>
            <w:tcW w:w="1368" w:type="dxa"/>
            <w:shd w:val="clear" w:color="auto" w:fill="D0CECE" w:themeFill="background2" w:themeFillShade="E6"/>
          </w:tcPr>
          <w:p w14:paraId="4E415D68" w14:textId="17E3AC70" w:rsidR="00021297" w:rsidRPr="00C57C70" w:rsidRDefault="00EB6E32" w:rsidP="001861A0">
            <w:pPr>
              <w:pStyle w:val="Compact"/>
              <w:rPr>
                <w:sz w:val="20"/>
                <w:szCs w:val="20"/>
              </w:rPr>
            </w:pPr>
            <w:r>
              <w:rPr>
                <w:sz w:val="20"/>
                <w:szCs w:val="20"/>
              </w:rPr>
              <w:t>9.70</w:t>
            </w: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58564BCF" w:rsidR="00C41241" w:rsidRDefault="00EB6E32" w:rsidP="001861A0">
            <w:pPr>
              <w:pStyle w:val="Compact"/>
              <w:rPr>
                <w:sz w:val="20"/>
                <w:szCs w:val="20"/>
              </w:rPr>
            </w:pPr>
            <w:r>
              <w:rPr>
                <w:sz w:val="20"/>
                <w:szCs w:val="20"/>
              </w:rPr>
              <w:t>0.78</w:t>
            </w:r>
          </w:p>
        </w:tc>
        <w:tc>
          <w:tcPr>
            <w:tcW w:w="1170" w:type="dxa"/>
          </w:tcPr>
          <w:p w14:paraId="26C48039" w14:textId="5C7BC2EB" w:rsidR="00C41241" w:rsidRDefault="00EB6E32" w:rsidP="001861A0">
            <w:pPr>
              <w:pStyle w:val="Compact"/>
              <w:rPr>
                <w:sz w:val="20"/>
                <w:szCs w:val="20"/>
              </w:rPr>
            </w:pPr>
            <w:r>
              <w:rPr>
                <w:sz w:val="20"/>
                <w:szCs w:val="20"/>
              </w:rPr>
              <w:t>0.68</w:t>
            </w:r>
          </w:p>
        </w:tc>
        <w:tc>
          <w:tcPr>
            <w:tcW w:w="1350" w:type="dxa"/>
          </w:tcPr>
          <w:p w14:paraId="5B77D2DD" w14:textId="236151A5" w:rsidR="00C41241" w:rsidRPr="00C57C70" w:rsidRDefault="00EB6E32" w:rsidP="001861A0">
            <w:pPr>
              <w:pStyle w:val="Compact"/>
              <w:rPr>
                <w:sz w:val="20"/>
                <w:szCs w:val="20"/>
              </w:rPr>
            </w:pPr>
            <w:r>
              <w:rPr>
                <w:sz w:val="20"/>
                <w:szCs w:val="20"/>
              </w:rPr>
              <w:t>0.90</w:t>
            </w:r>
          </w:p>
        </w:tc>
        <w:tc>
          <w:tcPr>
            <w:tcW w:w="1170" w:type="dxa"/>
          </w:tcPr>
          <w:p w14:paraId="1EE13F0E" w14:textId="7BAB7005" w:rsidR="00C41241" w:rsidRPr="00C57C70" w:rsidRDefault="00EB6E32" w:rsidP="001861A0">
            <w:pPr>
              <w:pStyle w:val="Compact"/>
              <w:rPr>
                <w:sz w:val="20"/>
                <w:szCs w:val="20"/>
              </w:rPr>
            </w:pPr>
            <w:r>
              <w:rPr>
                <w:sz w:val="20"/>
                <w:szCs w:val="20"/>
              </w:rPr>
              <w:t>0.85</w:t>
            </w:r>
          </w:p>
        </w:tc>
        <w:tc>
          <w:tcPr>
            <w:tcW w:w="1368" w:type="dxa"/>
          </w:tcPr>
          <w:p w14:paraId="423CBC99" w14:textId="01D29D50" w:rsidR="00C41241" w:rsidRPr="00C57C70" w:rsidRDefault="00EB6E32" w:rsidP="001861A0">
            <w:pPr>
              <w:pStyle w:val="Compact"/>
              <w:rPr>
                <w:sz w:val="20"/>
                <w:szCs w:val="20"/>
              </w:rPr>
            </w:pPr>
            <w:r>
              <w:rPr>
                <w:sz w:val="20"/>
                <w:szCs w:val="20"/>
              </w:rPr>
              <w:t>0.80</w:t>
            </w: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2C902894" w:rsidR="00C41241" w:rsidRDefault="00EB6E32" w:rsidP="001861A0">
            <w:pPr>
              <w:pStyle w:val="Compact"/>
              <w:rPr>
                <w:sz w:val="20"/>
                <w:szCs w:val="20"/>
              </w:rPr>
            </w:pPr>
            <w:r>
              <w:rPr>
                <w:sz w:val="20"/>
                <w:szCs w:val="20"/>
              </w:rPr>
              <w:t>&lt; 0.001</w:t>
            </w:r>
          </w:p>
        </w:tc>
        <w:tc>
          <w:tcPr>
            <w:tcW w:w="1170" w:type="dxa"/>
          </w:tcPr>
          <w:p w14:paraId="4C443B0E" w14:textId="32FDEF18" w:rsidR="00C41241" w:rsidRDefault="00EB6E32" w:rsidP="001861A0">
            <w:pPr>
              <w:pStyle w:val="Compact"/>
              <w:rPr>
                <w:sz w:val="20"/>
                <w:szCs w:val="20"/>
              </w:rPr>
            </w:pPr>
            <w:r>
              <w:rPr>
                <w:sz w:val="20"/>
                <w:szCs w:val="20"/>
              </w:rPr>
              <w:t>&lt; 0.001</w:t>
            </w:r>
          </w:p>
        </w:tc>
        <w:tc>
          <w:tcPr>
            <w:tcW w:w="1350" w:type="dxa"/>
          </w:tcPr>
          <w:p w14:paraId="709A6239" w14:textId="1A265CB9" w:rsidR="00C41241" w:rsidRPr="00C57C70" w:rsidRDefault="00EB6E32" w:rsidP="001861A0">
            <w:pPr>
              <w:pStyle w:val="Compact"/>
              <w:rPr>
                <w:sz w:val="20"/>
                <w:szCs w:val="20"/>
              </w:rPr>
            </w:pPr>
            <w:r>
              <w:rPr>
                <w:sz w:val="20"/>
                <w:szCs w:val="20"/>
              </w:rPr>
              <w:t>&lt; 0.001</w:t>
            </w:r>
          </w:p>
        </w:tc>
        <w:tc>
          <w:tcPr>
            <w:tcW w:w="1170" w:type="dxa"/>
          </w:tcPr>
          <w:p w14:paraId="6DB71240" w14:textId="3E3C0134" w:rsidR="00C41241" w:rsidRPr="00C57C70" w:rsidRDefault="00EB6E32" w:rsidP="001861A0">
            <w:pPr>
              <w:pStyle w:val="Compact"/>
              <w:rPr>
                <w:sz w:val="20"/>
                <w:szCs w:val="20"/>
              </w:rPr>
            </w:pPr>
            <w:r>
              <w:rPr>
                <w:sz w:val="20"/>
                <w:szCs w:val="20"/>
              </w:rPr>
              <w:t>&lt; 0.001</w:t>
            </w:r>
          </w:p>
        </w:tc>
        <w:tc>
          <w:tcPr>
            <w:tcW w:w="1368" w:type="dxa"/>
          </w:tcPr>
          <w:p w14:paraId="234410AC" w14:textId="0B95B86F" w:rsidR="00C41241" w:rsidRPr="00C57C70" w:rsidRDefault="00EB6E32" w:rsidP="001861A0">
            <w:pPr>
              <w:pStyle w:val="Compact"/>
              <w:rPr>
                <w:sz w:val="20"/>
                <w:szCs w:val="20"/>
              </w:rPr>
            </w:pPr>
            <w:r>
              <w:rPr>
                <w:sz w:val="20"/>
                <w:szCs w:val="20"/>
              </w:rPr>
              <w:t>&lt; 0.001</w:t>
            </w: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6B9EA7B0" w:rsidR="00C41241" w:rsidRDefault="00EB6E32" w:rsidP="001861A0">
            <w:pPr>
              <w:pStyle w:val="Compact"/>
              <w:rPr>
                <w:sz w:val="20"/>
                <w:szCs w:val="20"/>
              </w:rPr>
            </w:pPr>
            <w:r>
              <w:rPr>
                <w:sz w:val="20"/>
                <w:szCs w:val="20"/>
              </w:rPr>
              <w:t>-1.16</w:t>
            </w:r>
          </w:p>
        </w:tc>
        <w:tc>
          <w:tcPr>
            <w:tcW w:w="1170" w:type="dxa"/>
            <w:shd w:val="clear" w:color="auto" w:fill="D0CECE" w:themeFill="background2" w:themeFillShade="E6"/>
          </w:tcPr>
          <w:p w14:paraId="37D79361" w14:textId="638EB524" w:rsidR="00C41241" w:rsidRDefault="00EB6E32" w:rsidP="001861A0">
            <w:pPr>
              <w:pStyle w:val="Compact"/>
              <w:rPr>
                <w:sz w:val="20"/>
                <w:szCs w:val="20"/>
              </w:rPr>
            </w:pPr>
            <w:r>
              <w:rPr>
                <w:sz w:val="20"/>
                <w:szCs w:val="20"/>
              </w:rPr>
              <w:t>-2.05</w:t>
            </w:r>
          </w:p>
        </w:tc>
        <w:tc>
          <w:tcPr>
            <w:tcW w:w="1350" w:type="dxa"/>
            <w:shd w:val="clear" w:color="auto" w:fill="D0CECE" w:themeFill="background2" w:themeFillShade="E6"/>
          </w:tcPr>
          <w:p w14:paraId="643DCD4C" w14:textId="34A55D7A" w:rsidR="00C41241" w:rsidRPr="00C57C70" w:rsidRDefault="00EB6E32" w:rsidP="001861A0">
            <w:pPr>
              <w:pStyle w:val="Compact"/>
              <w:rPr>
                <w:sz w:val="20"/>
                <w:szCs w:val="20"/>
              </w:rPr>
            </w:pPr>
            <w:r>
              <w:rPr>
                <w:sz w:val="20"/>
                <w:szCs w:val="20"/>
              </w:rPr>
              <w:t>-2.15</w:t>
            </w:r>
          </w:p>
        </w:tc>
        <w:tc>
          <w:tcPr>
            <w:tcW w:w="1170" w:type="dxa"/>
            <w:shd w:val="clear" w:color="auto" w:fill="D0CECE" w:themeFill="background2" w:themeFillShade="E6"/>
          </w:tcPr>
          <w:p w14:paraId="31F9CD61" w14:textId="0B5D5089" w:rsidR="00C41241" w:rsidRPr="00C57C70" w:rsidRDefault="00EB6E32" w:rsidP="001861A0">
            <w:pPr>
              <w:pStyle w:val="Compact"/>
              <w:rPr>
                <w:sz w:val="20"/>
                <w:szCs w:val="20"/>
              </w:rPr>
            </w:pPr>
            <w:r>
              <w:rPr>
                <w:sz w:val="20"/>
                <w:szCs w:val="20"/>
              </w:rPr>
              <w:t>-1.05</w:t>
            </w:r>
          </w:p>
        </w:tc>
        <w:tc>
          <w:tcPr>
            <w:tcW w:w="1368" w:type="dxa"/>
            <w:shd w:val="clear" w:color="auto" w:fill="D0CECE" w:themeFill="background2" w:themeFillShade="E6"/>
          </w:tcPr>
          <w:p w14:paraId="5748C3E0" w14:textId="68616327" w:rsidR="00C41241" w:rsidRPr="00C57C70" w:rsidRDefault="00EB6E32" w:rsidP="001861A0">
            <w:pPr>
              <w:pStyle w:val="Compact"/>
              <w:rPr>
                <w:sz w:val="20"/>
                <w:szCs w:val="20"/>
              </w:rPr>
            </w:pPr>
            <w:r>
              <w:rPr>
                <w:sz w:val="20"/>
                <w:szCs w:val="20"/>
              </w:rPr>
              <w:t>-2.20</w:t>
            </w: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6E134C7E" w:rsidR="00C41241" w:rsidRDefault="00EB6E32" w:rsidP="001861A0">
            <w:pPr>
              <w:pStyle w:val="Compact"/>
              <w:rPr>
                <w:sz w:val="20"/>
                <w:szCs w:val="20"/>
              </w:rPr>
            </w:pPr>
            <w:r>
              <w:rPr>
                <w:sz w:val="20"/>
                <w:szCs w:val="20"/>
              </w:rPr>
              <w:t>0.58</w:t>
            </w:r>
          </w:p>
        </w:tc>
        <w:tc>
          <w:tcPr>
            <w:tcW w:w="1170" w:type="dxa"/>
          </w:tcPr>
          <w:p w14:paraId="3CE58480" w14:textId="239EA781" w:rsidR="00C41241" w:rsidRDefault="00EB6E32" w:rsidP="001861A0">
            <w:pPr>
              <w:pStyle w:val="Compact"/>
              <w:rPr>
                <w:sz w:val="20"/>
                <w:szCs w:val="20"/>
              </w:rPr>
            </w:pPr>
            <w:r>
              <w:rPr>
                <w:sz w:val="20"/>
                <w:szCs w:val="20"/>
              </w:rPr>
              <w:t>0.59</w:t>
            </w:r>
          </w:p>
        </w:tc>
        <w:tc>
          <w:tcPr>
            <w:tcW w:w="1350" w:type="dxa"/>
          </w:tcPr>
          <w:p w14:paraId="4C18FE70" w14:textId="0C4DBEF6" w:rsidR="00C41241" w:rsidRPr="00C57C70" w:rsidRDefault="00EB6E32" w:rsidP="001861A0">
            <w:pPr>
              <w:pStyle w:val="Compact"/>
              <w:rPr>
                <w:sz w:val="20"/>
                <w:szCs w:val="20"/>
              </w:rPr>
            </w:pPr>
            <w:r>
              <w:rPr>
                <w:sz w:val="20"/>
                <w:szCs w:val="20"/>
              </w:rPr>
              <w:t>0.64</w:t>
            </w:r>
          </w:p>
        </w:tc>
        <w:tc>
          <w:tcPr>
            <w:tcW w:w="1170" w:type="dxa"/>
          </w:tcPr>
          <w:p w14:paraId="75E5E3A7" w14:textId="59125C0C" w:rsidR="00C41241" w:rsidRPr="00C57C70" w:rsidRDefault="00EB6E32" w:rsidP="001861A0">
            <w:pPr>
              <w:pStyle w:val="Compact"/>
              <w:rPr>
                <w:sz w:val="20"/>
                <w:szCs w:val="20"/>
              </w:rPr>
            </w:pPr>
            <w:r>
              <w:rPr>
                <w:sz w:val="20"/>
                <w:szCs w:val="20"/>
              </w:rPr>
              <w:t>0.58</w:t>
            </w:r>
          </w:p>
        </w:tc>
        <w:tc>
          <w:tcPr>
            <w:tcW w:w="1368" w:type="dxa"/>
          </w:tcPr>
          <w:p w14:paraId="0F5B7D20" w14:textId="5132748C" w:rsidR="00C41241" w:rsidRPr="00C57C70" w:rsidRDefault="00EB6E32" w:rsidP="001861A0">
            <w:pPr>
              <w:pStyle w:val="Compact"/>
              <w:rPr>
                <w:sz w:val="20"/>
                <w:szCs w:val="20"/>
              </w:rPr>
            </w:pPr>
            <w:r>
              <w:rPr>
                <w:sz w:val="20"/>
                <w:szCs w:val="20"/>
              </w:rPr>
              <w:t>0.66</w:t>
            </w: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5FC424C7" w:rsidR="00C41241" w:rsidRDefault="00EB6E32" w:rsidP="001861A0">
            <w:pPr>
              <w:pStyle w:val="Compact"/>
              <w:rPr>
                <w:sz w:val="20"/>
                <w:szCs w:val="20"/>
              </w:rPr>
            </w:pPr>
            <w:r>
              <w:rPr>
                <w:sz w:val="20"/>
                <w:szCs w:val="20"/>
              </w:rPr>
              <w:t>0.0457</w:t>
            </w:r>
          </w:p>
        </w:tc>
        <w:tc>
          <w:tcPr>
            <w:tcW w:w="1170" w:type="dxa"/>
          </w:tcPr>
          <w:p w14:paraId="496D02FD" w14:textId="102B5704" w:rsidR="00C41241" w:rsidRDefault="00EB6E32" w:rsidP="001861A0">
            <w:pPr>
              <w:pStyle w:val="Compact"/>
              <w:rPr>
                <w:sz w:val="20"/>
                <w:szCs w:val="20"/>
              </w:rPr>
            </w:pPr>
            <w:r>
              <w:rPr>
                <w:sz w:val="20"/>
                <w:szCs w:val="20"/>
              </w:rPr>
              <w:t>&lt; 0.001</w:t>
            </w:r>
          </w:p>
        </w:tc>
        <w:tc>
          <w:tcPr>
            <w:tcW w:w="1350" w:type="dxa"/>
          </w:tcPr>
          <w:p w14:paraId="76188CBB" w14:textId="66ED4B66" w:rsidR="00C41241" w:rsidRPr="00C57C70" w:rsidRDefault="00EB6E32" w:rsidP="001861A0">
            <w:pPr>
              <w:pStyle w:val="Compact"/>
              <w:rPr>
                <w:sz w:val="20"/>
                <w:szCs w:val="20"/>
              </w:rPr>
            </w:pPr>
            <w:r>
              <w:rPr>
                <w:sz w:val="20"/>
                <w:szCs w:val="20"/>
              </w:rPr>
              <w:t>0.001</w:t>
            </w:r>
          </w:p>
        </w:tc>
        <w:tc>
          <w:tcPr>
            <w:tcW w:w="1170" w:type="dxa"/>
          </w:tcPr>
          <w:p w14:paraId="26DBE68F" w14:textId="34C0A1FF" w:rsidR="00C41241" w:rsidRPr="00C57C70" w:rsidRDefault="00EB6E32" w:rsidP="001861A0">
            <w:pPr>
              <w:pStyle w:val="Compact"/>
              <w:rPr>
                <w:sz w:val="20"/>
                <w:szCs w:val="20"/>
              </w:rPr>
            </w:pPr>
            <w:r>
              <w:rPr>
                <w:sz w:val="20"/>
                <w:szCs w:val="20"/>
              </w:rPr>
              <w:t>0.071</w:t>
            </w:r>
          </w:p>
        </w:tc>
        <w:tc>
          <w:tcPr>
            <w:tcW w:w="1368" w:type="dxa"/>
          </w:tcPr>
          <w:p w14:paraId="5D28C2E8" w14:textId="3FD5ED80" w:rsidR="00C41241" w:rsidRPr="00C57C70" w:rsidRDefault="00EB6E32" w:rsidP="001861A0">
            <w:pPr>
              <w:pStyle w:val="Compact"/>
              <w:rPr>
                <w:sz w:val="20"/>
                <w:szCs w:val="20"/>
              </w:rPr>
            </w:pPr>
            <w:r>
              <w:rPr>
                <w:sz w:val="20"/>
                <w:szCs w:val="20"/>
              </w:rPr>
              <w:t>&lt; 0.001</w:t>
            </w:r>
          </w:p>
        </w:tc>
      </w:tr>
    </w:tbl>
    <w:p w14:paraId="720E3722" w14:textId="2FB16352" w:rsidR="0039631D" w:rsidRDefault="0039631D" w:rsidP="00F721EE">
      <w:pPr>
        <w:tabs>
          <w:tab w:val="left" w:pos="6936"/>
        </w:tabs>
        <w:spacing w:line="480" w:lineRule="auto"/>
        <w:rPr>
          <w:rFonts w:ascii="Times New Roman" w:hAnsi="Times New Roman" w:cs="Times New Roman"/>
          <w:b/>
          <w:bCs/>
          <w:sz w:val="24"/>
          <w:szCs w:val="24"/>
        </w:rPr>
      </w:pPr>
    </w:p>
    <w:p w14:paraId="433C1D8D" w14:textId="74467F1D" w:rsidR="0021556C" w:rsidRDefault="0021556C" w:rsidP="00F721EE">
      <w:pPr>
        <w:tabs>
          <w:tab w:val="left" w:pos="6936"/>
        </w:tabs>
        <w:spacing w:line="480" w:lineRule="auto"/>
        <w:rPr>
          <w:rFonts w:ascii="Times New Roman" w:hAnsi="Times New Roman" w:cs="Times New Roman"/>
          <w:b/>
          <w:bCs/>
          <w:sz w:val="24"/>
          <w:szCs w:val="24"/>
        </w:rPr>
      </w:pPr>
    </w:p>
    <w:p w14:paraId="4F877405" w14:textId="1A7AC0A8" w:rsidR="0021556C" w:rsidRDefault="0021556C" w:rsidP="00F721EE">
      <w:pPr>
        <w:tabs>
          <w:tab w:val="left" w:pos="6936"/>
        </w:tabs>
        <w:spacing w:line="480" w:lineRule="auto"/>
        <w:rPr>
          <w:rFonts w:ascii="Times New Roman" w:hAnsi="Times New Roman" w:cs="Times New Roman"/>
          <w:b/>
          <w:bCs/>
          <w:sz w:val="24"/>
          <w:szCs w:val="24"/>
        </w:rPr>
      </w:pPr>
    </w:p>
    <w:p w14:paraId="723DA287" w14:textId="41910968" w:rsidR="0021556C" w:rsidRDefault="0021556C" w:rsidP="00F721EE">
      <w:pPr>
        <w:tabs>
          <w:tab w:val="left" w:pos="6936"/>
        </w:tabs>
        <w:spacing w:line="480" w:lineRule="auto"/>
        <w:rPr>
          <w:rFonts w:ascii="Times New Roman" w:hAnsi="Times New Roman" w:cs="Times New Roman"/>
          <w:b/>
          <w:bCs/>
          <w:sz w:val="24"/>
          <w:szCs w:val="24"/>
        </w:rPr>
      </w:pPr>
    </w:p>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1697D4FA"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633019">
        <w:rPr>
          <w:rFonts w:ascii="Times New Roman" w:hAnsi="Times New Roman" w:cs="Times New Roman"/>
          <w:b/>
          <w:bCs/>
          <w:sz w:val="24"/>
          <w:szCs w:val="24"/>
        </w:rPr>
        <w:t>treatment effects</w:t>
      </w:r>
      <w:r>
        <w:rPr>
          <w:rFonts w:ascii="Times New Roman" w:hAnsi="Times New Roman" w:cs="Times New Roman"/>
          <w:b/>
          <w:bCs/>
          <w:sz w:val="24"/>
          <w:szCs w:val="24"/>
        </w:rPr>
        <w:t xml:space="preserve"> and standard errors</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40D25FC9" w:rsidR="0021556C" w:rsidRPr="00C57C70" w:rsidRDefault="0021556C" w:rsidP="001861A0">
            <w:pPr>
              <w:pStyle w:val="Compact"/>
              <w:rPr>
                <w:sz w:val="20"/>
                <w:szCs w:val="20"/>
              </w:rPr>
            </w:pP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051E5CA6" w:rsidR="0021556C" w:rsidRPr="00C57C70" w:rsidRDefault="0021556C" w:rsidP="001861A0">
            <w:pPr>
              <w:pStyle w:val="Compact"/>
              <w:rPr>
                <w:sz w:val="20"/>
                <w:szCs w:val="20"/>
              </w:rPr>
            </w:pPr>
            <w:r>
              <w:rPr>
                <w:sz w:val="20"/>
                <w:szCs w:val="20"/>
              </w:rPr>
              <w:t>MI + CBPS</w:t>
            </w:r>
          </w:p>
        </w:tc>
        <w:tc>
          <w:tcPr>
            <w:tcW w:w="1440" w:type="dxa"/>
            <w:shd w:val="clear" w:color="auto" w:fill="D9D9D9" w:themeFill="background1" w:themeFillShade="D9"/>
          </w:tcPr>
          <w:p w14:paraId="0B4CFCF7" w14:textId="79ABBFC9" w:rsidR="0021556C" w:rsidRPr="00C57C70" w:rsidRDefault="0021556C" w:rsidP="001861A0">
            <w:pPr>
              <w:pStyle w:val="Compact"/>
              <w:rPr>
                <w:sz w:val="20"/>
                <w:szCs w:val="20"/>
              </w:rPr>
            </w:pPr>
            <w:r>
              <w:rPr>
                <w:sz w:val="20"/>
                <w:szCs w:val="20"/>
              </w:rPr>
              <w:t>Doubly Robust MI + CBPS</w:t>
            </w:r>
          </w:p>
        </w:tc>
        <w:tc>
          <w:tcPr>
            <w:tcW w:w="1441" w:type="dxa"/>
            <w:shd w:val="clear" w:color="auto" w:fill="D9D9D9" w:themeFill="background1" w:themeFillShade="D9"/>
          </w:tcPr>
          <w:p w14:paraId="239157AA" w14:textId="2AE1398F" w:rsidR="0021556C" w:rsidRPr="00C57C70" w:rsidRDefault="0021556C" w:rsidP="001861A0">
            <w:pPr>
              <w:pStyle w:val="Compact"/>
              <w:rPr>
                <w:sz w:val="20"/>
                <w:szCs w:val="20"/>
              </w:rPr>
            </w:pPr>
            <w:r>
              <w:rPr>
                <w:sz w:val="20"/>
                <w:szCs w:val="20"/>
              </w:rPr>
              <w:t>Multivariate Linear Regression</w:t>
            </w:r>
          </w:p>
        </w:tc>
      </w:tr>
      <w:tr w:rsidR="0021556C" w:rsidRPr="00436F64" w14:paraId="386520A0" w14:textId="77777777" w:rsidTr="0021556C">
        <w:tc>
          <w:tcPr>
            <w:tcW w:w="1458" w:type="dxa"/>
          </w:tcPr>
          <w:p w14:paraId="69957AFD" w14:textId="0BF76C57" w:rsidR="0021556C" w:rsidRPr="00C57C70" w:rsidRDefault="0021556C" w:rsidP="0021556C">
            <w:pPr>
              <w:pStyle w:val="Compact"/>
              <w:rPr>
                <w:sz w:val="20"/>
                <w:szCs w:val="20"/>
              </w:rPr>
            </w:pPr>
            <w:r>
              <w:rPr>
                <w:sz w:val="20"/>
                <w:szCs w:val="20"/>
              </w:rPr>
              <w:t xml:space="preserve">MHQ </w:t>
            </w:r>
          </w:p>
        </w:tc>
        <w:tc>
          <w:tcPr>
            <w:tcW w:w="1080" w:type="dxa"/>
          </w:tcPr>
          <w:p w14:paraId="269C2BB4" w14:textId="5AFF47A7" w:rsidR="0021556C" w:rsidRPr="00C57C70" w:rsidRDefault="0021556C" w:rsidP="0021556C">
            <w:pPr>
              <w:pStyle w:val="Compact"/>
              <w:rPr>
                <w:sz w:val="20"/>
                <w:szCs w:val="20"/>
              </w:rPr>
            </w:pPr>
            <w:r>
              <w:rPr>
                <w:sz w:val="20"/>
                <w:szCs w:val="20"/>
              </w:rPr>
              <w:t>18.45</w:t>
            </w:r>
          </w:p>
        </w:tc>
        <w:tc>
          <w:tcPr>
            <w:tcW w:w="1170" w:type="dxa"/>
          </w:tcPr>
          <w:p w14:paraId="50457287" w14:textId="3311C75A" w:rsidR="0021556C" w:rsidRPr="00C57C70" w:rsidRDefault="0021556C" w:rsidP="0021556C">
            <w:pPr>
              <w:pStyle w:val="Compact"/>
              <w:rPr>
                <w:sz w:val="20"/>
                <w:szCs w:val="20"/>
              </w:rPr>
            </w:pPr>
            <w:r>
              <w:rPr>
                <w:sz w:val="20"/>
                <w:szCs w:val="20"/>
              </w:rPr>
              <w:t>18.07</w:t>
            </w:r>
          </w:p>
        </w:tc>
        <w:tc>
          <w:tcPr>
            <w:tcW w:w="1350" w:type="dxa"/>
          </w:tcPr>
          <w:p w14:paraId="13479297" w14:textId="4BEC606D" w:rsidR="0021556C" w:rsidRPr="00C57C70" w:rsidRDefault="0021556C" w:rsidP="0021556C">
            <w:pPr>
              <w:pStyle w:val="Compact"/>
              <w:rPr>
                <w:sz w:val="20"/>
                <w:szCs w:val="20"/>
              </w:rPr>
            </w:pPr>
            <w:r>
              <w:rPr>
                <w:sz w:val="20"/>
                <w:szCs w:val="20"/>
              </w:rPr>
              <w:t>17.97</w:t>
            </w:r>
          </w:p>
        </w:tc>
        <w:tc>
          <w:tcPr>
            <w:tcW w:w="1350" w:type="dxa"/>
          </w:tcPr>
          <w:p w14:paraId="3BCF73C3" w14:textId="7733A96C" w:rsidR="0021556C" w:rsidRPr="00C57C70" w:rsidRDefault="0021556C" w:rsidP="0021556C">
            <w:pPr>
              <w:pStyle w:val="Compact"/>
              <w:rPr>
                <w:sz w:val="20"/>
                <w:szCs w:val="20"/>
              </w:rPr>
            </w:pPr>
            <w:r>
              <w:rPr>
                <w:sz w:val="20"/>
                <w:szCs w:val="20"/>
              </w:rPr>
              <w:t>18.04</w:t>
            </w:r>
          </w:p>
        </w:tc>
        <w:tc>
          <w:tcPr>
            <w:tcW w:w="1440" w:type="dxa"/>
          </w:tcPr>
          <w:p w14:paraId="2098CF91" w14:textId="727F9B7B" w:rsidR="0021556C" w:rsidRPr="00C57C70" w:rsidRDefault="0021556C" w:rsidP="0021556C">
            <w:pPr>
              <w:pStyle w:val="Compact"/>
              <w:rPr>
                <w:sz w:val="20"/>
                <w:szCs w:val="20"/>
              </w:rPr>
            </w:pPr>
            <w:r>
              <w:rPr>
                <w:sz w:val="20"/>
                <w:szCs w:val="20"/>
              </w:rPr>
              <w:t>17.87</w:t>
            </w:r>
          </w:p>
        </w:tc>
        <w:tc>
          <w:tcPr>
            <w:tcW w:w="1441" w:type="dxa"/>
          </w:tcPr>
          <w:p w14:paraId="215FAB58" w14:textId="05C792BE" w:rsidR="0021556C" w:rsidRPr="00C57C70" w:rsidRDefault="0021556C" w:rsidP="0021556C">
            <w:pPr>
              <w:pStyle w:val="Compact"/>
              <w:rPr>
                <w:sz w:val="20"/>
                <w:szCs w:val="20"/>
              </w:rPr>
            </w:pPr>
            <w:r>
              <w:rPr>
                <w:sz w:val="20"/>
                <w:szCs w:val="20"/>
              </w:rPr>
              <w:t>18.0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59CAAA27" w:rsidR="0021556C" w:rsidRDefault="0021556C" w:rsidP="0021556C">
            <w:pPr>
              <w:pStyle w:val="Compact"/>
              <w:rPr>
                <w:sz w:val="20"/>
                <w:szCs w:val="20"/>
              </w:rPr>
            </w:pPr>
            <w:r>
              <w:rPr>
                <w:sz w:val="20"/>
                <w:szCs w:val="20"/>
              </w:rPr>
              <w:t>2.67</w:t>
            </w:r>
          </w:p>
        </w:tc>
        <w:tc>
          <w:tcPr>
            <w:tcW w:w="1170" w:type="dxa"/>
          </w:tcPr>
          <w:p w14:paraId="5158BF47" w14:textId="3EB6C936" w:rsidR="0021556C" w:rsidRDefault="0021556C" w:rsidP="0021556C">
            <w:pPr>
              <w:pStyle w:val="Compact"/>
              <w:rPr>
                <w:sz w:val="20"/>
                <w:szCs w:val="20"/>
              </w:rPr>
            </w:pPr>
            <w:r>
              <w:rPr>
                <w:sz w:val="20"/>
                <w:szCs w:val="20"/>
              </w:rPr>
              <w:t>1.07</w:t>
            </w:r>
          </w:p>
        </w:tc>
        <w:tc>
          <w:tcPr>
            <w:tcW w:w="1350" w:type="dxa"/>
          </w:tcPr>
          <w:p w14:paraId="54AEDA43" w14:textId="0A6AFEE1" w:rsidR="0021556C" w:rsidRDefault="0021556C" w:rsidP="0021556C">
            <w:pPr>
              <w:pStyle w:val="Compact"/>
              <w:rPr>
                <w:sz w:val="20"/>
                <w:szCs w:val="20"/>
              </w:rPr>
            </w:pPr>
            <w:r>
              <w:rPr>
                <w:sz w:val="20"/>
                <w:szCs w:val="20"/>
              </w:rPr>
              <w:t>0.29</w:t>
            </w:r>
          </w:p>
        </w:tc>
        <w:tc>
          <w:tcPr>
            <w:tcW w:w="1350" w:type="dxa"/>
          </w:tcPr>
          <w:p w14:paraId="52F82384" w14:textId="13F78574" w:rsidR="0021556C" w:rsidRDefault="0021556C" w:rsidP="0021556C">
            <w:pPr>
              <w:pStyle w:val="Compact"/>
              <w:rPr>
                <w:sz w:val="20"/>
                <w:szCs w:val="20"/>
              </w:rPr>
            </w:pPr>
            <w:r>
              <w:rPr>
                <w:sz w:val="20"/>
                <w:szCs w:val="20"/>
              </w:rPr>
              <w:t>0.27</w:t>
            </w:r>
          </w:p>
        </w:tc>
        <w:tc>
          <w:tcPr>
            <w:tcW w:w="1440" w:type="dxa"/>
          </w:tcPr>
          <w:p w14:paraId="14775D5E" w14:textId="0EE3E077" w:rsidR="0021556C" w:rsidRPr="00C57C70" w:rsidRDefault="0021556C" w:rsidP="0021556C">
            <w:pPr>
              <w:pStyle w:val="Compact"/>
              <w:rPr>
                <w:sz w:val="20"/>
                <w:szCs w:val="20"/>
              </w:rPr>
            </w:pPr>
            <w:r>
              <w:rPr>
                <w:sz w:val="20"/>
                <w:szCs w:val="20"/>
              </w:rPr>
              <w:t>0.23</w:t>
            </w:r>
          </w:p>
        </w:tc>
        <w:tc>
          <w:tcPr>
            <w:tcW w:w="1441" w:type="dxa"/>
          </w:tcPr>
          <w:p w14:paraId="42458D87" w14:textId="5282C254" w:rsidR="0021556C" w:rsidRPr="00C57C70" w:rsidRDefault="0021556C" w:rsidP="0021556C">
            <w:pPr>
              <w:pStyle w:val="Compact"/>
              <w:rPr>
                <w:sz w:val="20"/>
                <w:szCs w:val="20"/>
              </w:rPr>
            </w:pPr>
            <w:r>
              <w:rPr>
                <w:sz w:val="20"/>
                <w:szCs w:val="20"/>
              </w:rPr>
              <w:t>1.07</w:t>
            </w: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9"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0"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1"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2"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5"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9" w:author="christopher huong" w:date="2023-02-27T23:44:00Z" w:initials="ch">
    <w:p w14:paraId="1C887D85" w14:textId="77777777" w:rsidR="00297ADC" w:rsidRDefault="00297ADC" w:rsidP="00F01717">
      <w:pPr>
        <w:pStyle w:val="CommentText"/>
      </w:pPr>
      <w:r>
        <w:rPr>
          <w:rStyle w:val="CommentReference"/>
        </w:rPr>
        <w:annotationRef/>
      </w:r>
      <w:r>
        <w:t>Are these actually beta-coefficients though, as it's not a traditional linear regr? Maybe just don't include a coefficient. They are interpreted in units of the outcome</w:t>
      </w:r>
    </w:p>
  </w:comment>
  <w:comment w:id="30"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 w:id="37"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1C887D85"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1004F4D2" w15:done="0"/>
  <w15:commentEx w15:paraId="637A28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A7BEE4" w16cex:dateUtc="2023-02-28T05:44: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B7E60" w16cex:dateUtc="2023-03-03T01:58:00Z"/>
  <w16cex:commentExtensible w16cex:durableId="27B89C99" w16cex:dateUtc="2023-03-12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1C887D85" w16cid:durableId="27A7BEE4"/>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1004F4D2" w16cid:durableId="27AB7E60"/>
  <w16cid:commentId w16cid:paraId="637A2853" w16cid:durableId="27B89C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E2B50"/>
    <w:rsid w:val="000E750E"/>
    <w:rsid w:val="00106156"/>
    <w:rsid w:val="00107437"/>
    <w:rsid w:val="00120E25"/>
    <w:rsid w:val="00121A88"/>
    <w:rsid w:val="00122808"/>
    <w:rsid w:val="001363BA"/>
    <w:rsid w:val="00141290"/>
    <w:rsid w:val="00152DF4"/>
    <w:rsid w:val="0015604F"/>
    <w:rsid w:val="00156533"/>
    <w:rsid w:val="00171563"/>
    <w:rsid w:val="0017567C"/>
    <w:rsid w:val="001902B1"/>
    <w:rsid w:val="001A4AA9"/>
    <w:rsid w:val="001A73CF"/>
    <w:rsid w:val="001B3866"/>
    <w:rsid w:val="001B508B"/>
    <w:rsid w:val="001E3EC7"/>
    <w:rsid w:val="001F41B6"/>
    <w:rsid w:val="001F689C"/>
    <w:rsid w:val="00201635"/>
    <w:rsid w:val="0021556C"/>
    <w:rsid w:val="0022393E"/>
    <w:rsid w:val="00224F3E"/>
    <w:rsid w:val="00233B97"/>
    <w:rsid w:val="00262C02"/>
    <w:rsid w:val="002735DC"/>
    <w:rsid w:val="00297ADC"/>
    <w:rsid w:val="002A6F99"/>
    <w:rsid w:val="002B6E65"/>
    <w:rsid w:val="002C4D62"/>
    <w:rsid w:val="002D3639"/>
    <w:rsid w:val="002D4BFA"/>
    <w:rsid w:val="002E4E59"/>
    <w:rsid w:val="00316EF3"/>
    <w:rsid w:val="00317F72"/>
    <w:rsid w:val="00343D29"/>
    <w:rsid w:val="00345D96"/>
    <w:rsid w:val="00347571"/>
    <w:rsid w:val="00352824"/>
    <w:rsid w:val="00354F08"/>
    <w:rsid w:val="00374208"/>
    <w:rsid w:val="0039631D"/>
    <w:rsid w:val="003B0E66"/>
    <w:rsid w:val="003B4419"/>
    <w:rsid w:val="003B4DD9"/>
    <w:rsid w:val="003B7CE5"/>
    <w:rsid w:val="003C0EAF"/>
    <w:rsid w:val="003C1253"/>
    <w:rsid w:val="003D0AF0"/>
    <w:rsid w:val="003E68B2"/>
    <w:rsid w:val="003E7D8B"/>
    <w:rsid w:val="003F3415"/>
    <w:rsid w:val="003F52CF"/>
    <w:rsid w:val="00401B9D"/>
    <w:rsid w:val="004043F1"/>
    <w:rsid w:val="0040576E"/>
    <w:rsid w:val="00433639"/>
    <w:rsid w:val="00437151"/>
    <w:rsid w:val="004378B2"/>
    <w:rsid w:val="00442DEB"/>
    <w:rsid w:val="0044417C"/>
    <w:rsid w:val="00447C8F"/>
    <w:rsid w:val="00452536"/>
    <w:rsid w:val="00461BB6"/>
    <w:rsid w:val="0047334C"/>
    <w:rsid w:val="004848C4"/>
    <w:rsid w:val="00485D6E"/>
    <w:rsid w:val="0048604D"/>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6799"/>
    <w:rsid w:val="005072AE"/>
    <w:rsid w:val="00514033"/>
    <w:rsid w:val="0054132F"/>
    <w:rsid w:val="0054733E"/>
    <w:rsid w:val="00551A0B"/>
    <w:rsid w:val="00557374"/>
    <w:rsid w:val="00563C01"/>
    <w:rsid w:val="00564EEA"/>
    <w:rsid w:val="00570F1A"/>
    <w:rsid w:val="005712B3"/>
    <w:rsid w:val="00575E5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DFA"/>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6754"/>
    <w:rsid w:val="008319F8"/>
    <w:rsid w:val="008561F4"/>
    <w:rsid w:val="008763BC"/>
    <w:rsid w:val="008A08B9"/>
    <w:rsid w:val="008A12DD"/>
    <w:rsid w:val="008B12AA"/>
    <w:rsid w:val="008B2F60"/>
    <w:rsid w:val="008B5A88"/>
    <w:rsid w:val="008C775C"/>
    <w:rsid w:val="008E1D18"/>
    <w:rsid w:val="008E5894"/>
    <w:rsid w:val="008F6DDC"/>
    <w:rsid w:val="008F7EC1"/>
    <w:rsid w:val="009124DC"/>
    <w:rsid w:val="00920188"/>
    <w:rsid w:val="0092241A"/>
    <w:rsid w:val="00926BCF"/>
    <w:rsid w:val="009276CB"/>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31271"/>
    <w:rsid w:val="00A47308"/>
    <w:rsid w:val="00A553D1"/>
    <w:rsid w:val="00A76ABE"/>
    <w:rsid w:val="00A76D85"/>
    <w:rsid w:val="00A80279"/>
    <w:rsid w:val="00A83633"/>
    <w:rsid w:val="00A91612"/>
    <w:rsid w:val="00A95FF3"/>
    <w:rsid w:val="00AB0A03"/>
    <w:rsid w:val="00AB3ABC"/>
    <w:rsid w:val="00AC03A1"/>
    <w:rsid w:val="00AC4A78"/>
    <w:rsid w:val="00AC5C70"/>
    <w:rsid w:val="00AD4A49"/>
    <w:rsid w:val="00AD605B"/>
    <w:rsid w:val="00AD7571"/>
    <w:rsid w:val="00AE6363"/>
    <w:rsid w:val="00AF03EE"/>
    <w:rsid w:val="00AF5CA0"/>
    <w:rsid w:val="00AF79C4"/>
    <w:rsid w:val="00B045F5"/>
    <w:rsid w:val="00B170FB"/>
    <w:rsid w:val="00B2120E"/>
    <w:rsid w:val="00B279BA"/>
    <w:rsid w:val="00B35F7E"/>
    <w:rsid w:val="00B43B45"/>
    <w:rsid w:val="00B43E19"/>
    <w:rsid w:val="00B479B7"/>
    <w:rsid w:val="00B53BAC"/>
    <w:rsid w:val="00B544FB"/>
    <w:rsid w:val="00B667ED"/>
    <w:rsid w:val="00B917C0"/>
    <w:rsid w:val="00BC7B4D"/>
    <w:rsid w:val="00BD0CC9"/>
    <w:rsid w:val="00BD7D7F"/>
    <w:rsid w:val="00BE59CE"/>
    <w:rsid w:val="00C223C0"/>
    <w:rsid w:val="00C22DB4"/>
    <w:rsid w:val="00C34425"/>
    <w:rsid w:val="00C41241"/>
    <w:rsid w:val="00C43637"/>
    <w:rsid w:val="00C506C7"/>
    <w:rsid w:val="00C51F0B"/>
    <w:rsid w:val="00C57C70"/>
    <w:rsid w:val="00C775FC"/>
    <w:rsid w:val="00C77A4D"/>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87BEA"/>
    <w:rsid w:val="00DA49EA"/>
    <w:rsid w:val="00DB6D8B"/>
    <w:rsid w:val="00DC41A2"/>
    <w:rsid w:val="00DC5193"/>
    <w:rsid w:val="00DC565B"/>
    <w:rsid w:val="00DE5415"/>
    <w:rsid w:val="00DE7B60"/>
    <w:rsid w:val="00DF3994"/>
    <w:rsid w:val="00DF4DAE"/>
    <w:rsid w:val="00E04424"/>
    <w:rsid w:val="00E158F1"/>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6E32"/>
    <w:rsid w:val="00EC1816"/>
    <w:rsid w:val="00ED26D4"/>
    <w:rsid w:val="00ED2A11"/>
    <w:rsid w:val="00EF70E0"/>
    <w:rsid w:val="00F01209"/>
    <w:rsid w:val="00F2396C"/>
    <w:rsid w:val="00F40811"/>
    <w:rsid w:val="00F40F22"/>
    <w:rsid w:val="00F51349"/>
    <w:rsid w:val="00F60530"/>
    <w:rsid w:val="00F721EE"/>
    <w:rsid w:val="00F862EE"/>
    <w:rsid w:val="00F86C0C"/>
    <w:rsid w:val="00F971C0"/>
    <w:rsid w:val="00FA7395"/>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7</TotalTime>
  <Pages>26</Pages>
  <Words>13211</Words>
  <Characters>75305</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50</cp:revision>
  <dcterms:created xsi:type="dcterms:W3CDTF">2023-02-07T03:47:00Z</dcterms:created>
  <dcterms:modified xsi:type="dcterms:W3CDTF">2023-03-13T00:06:00Z</dcterms:modified>
</cp:coreProperties>
</file>